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C23B8" w14:textId="0D326FC8" w:rsidR="008F16B7" w:rsidRDefault="008F16B7" w:rsidP="008F16B7">
      <w:pPr>
        <w:rPr>
          <w:rFonts w:ascii="Arial" w:hAnsi="Arial" w:cs="Arial"/>
          <w:bCs/>
        </w:rPr>
      </w:pPr>
      <w:r>
        <w:rPr>
          <w:rFonts w:ascii="Arial" w:hAnsi="Arial" w:cs="Arial"/>
          <w:b/>
        </w:rPr>
        <w:t>Title:</w:t>
      </w:r>
      <w:r>
        <w:rPr>
          <w:rFonts w:ascii="Arial" w:hAnsi="Arial" w:cs="Arial"/>
          <w:bCs/>
        </w:rPr>
        <w:t xml:space="preserve"> </w:t>
      </w:r>
      <w:r w:rsidR="00110762">
        <w:rPr>
          <w:rFonts w:ascii="Arial" w:hAnsi="Arial" w:cs="Arial"/>
          <w:bCs/>
        </w:rPr>
        <w:t xml:space="preserve">The </w:t>
      </w:r>
      <w:r>
        <w:rPr>
          <w:rFonts w:ascii="Arial" w:hAnsi="Arial" w:cs="Arial"/>
          <w:bCs/>
        </w:rPr>
        <w:t>“Neutral Theory” of Niche Dimensionality</w:t>
      </w:r>
    </w:p>
    <w:p w14:paraId="62F70546" w14:textId="6C0C735C" w:rsidR="00981F12" w:rsidRPr="00981F12" w:rsidRDefault="00981F12" w:rsidP="008F16B7">
      <w:pPr>
        <w:rPr>
          <w:rFonts w:ascii="Arial" w:hAnsi="Arial" w:cs="Arial"/>
          <w:b/>
        </w:rPr>
      </w:pPr>
      <w:r>
        <w:rPr>
          <w:rFonts w:ascii="Arial" w:hAnsi="Arial" w:cs="Arial"/>
          <w:b/>
        </w:rPr>
        <w:t>Abstract: WILL ADD</w:t>
      </w:r>
    </w:p>
    <w:p w14:paraId="7EA34925" w14:textId="77777777" w:rsidR="008F16B7" w:rsidRDefault="008F16B7" w:rsidP="008F16B7">
      <w:pPr>
        <w:rPr>
          <w:rFonts w:ascii="Arial" w:hAnsi="Arial" w:cs="Arial"/>
          <w:b/>
        </w:rPr>
      </w:pPr>
      <w:r w:rsidRPr="007C1027">
        <w:rPr>
          <w:rFonts w:ascii="Arial" w:hAnsi="Arial" w:cs="Arial"/>
          <w:b/>
        </w:rPr>
        <w:t>Introduction</w:t>
      </w:r>
      <w:r>
        <w:rPr>
          <w:rFonts w:ascii="Arial" w:hAnsi="Arial" w:cs="Arial"/>
          <w:b/>
        </w:rPr>
        <w:t>:</w:t>
      </w:r>
    </w:p>
    <w:p w14:paraId="593A01A8" w14:textId="3110C910" w:rsidR="008F16B7" w:rsidRDefault="008F16B7" w:rsidP="008F16B7">
      <w:pPr>
        <w:rPr>
          <w:rFonts w:ascii="Arial" w:hAnsi="Arial" w:cs="Arial"/>
          <w:bCs/>
        </w:rPr>
      </w:pPr>
      <w:r w:rsidRPr="00BD171E">
        <w:rPr>
          <w:rFonts w:ascii="Arial" w:hAnsi="Arial" w:cs="Arial"/>
          <w:bCs/>
        </w:rPr>
        <w:t xml:space="preserve">In </w:t>
      </w:r>
      <w:r>
        <w:rPr>
          <w:rFonts w:ascii="Arial" w:hAnsi="Arial" w:cs="Arial"/>
          <w:bCs/>
        </w:rPr>
        <w:t>terrestrial systems, coexistence among plant species is governed by competition for a shared set of limiting resources</w:t>
      </w:r>
      <w:r w:rsidR="006300B5">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Tilman","given":"David","non-dropping-particle":"","parse-names":false,"suffix":""}],"id":"ITEM-1","issued":{"date-parts":[["1982"]]},"publisher":"Princeton University Press","title":"Resource competition and community structure","type":"book"},"uris":["http://www.mendeley.com/documents/?uuid=163e9ea0-1eba-4518-995f-5736445f660a"]}],"mendeley":{"formattedCitation":"(Tilman 1982)","plainTextFormattedCitation":"(Tilman 1982)","previouslyFormattedCitation":"(Tilman 1982)"},"properties":{"noteIndex":0},"schema":"https://github.com/citation-style-language/schema/raw/master/csl-citation.json"}</w:instrText>
      </w:r>
      <w:r>
        <w:rPr>
          <w:rFonts w:ascii="Arial" w:hAnsi="Arial" w:cs="Arial"/>
          <w:bCs/>
        </w:rPr>
        <w:fldChar w:fldCharType="separate"/>
      </w:r>
      <w:r w:rsidRPr="003F46F7">
        <w:rPr>
          <w:rFonts w:ascii="Arial" w:hAnsi="Arial" w:cs="Arial"/>
          <w:bCs/>
          <w:noProof/>
        </w:rPr>
        <w:t>(Tilman 1982)</w:t>
      </w:r>
      <w:r>
        <w:rPr>
          <w:rFonts w:ascii="Arial" w:hAnsi="Arial" w:cs="Arial"/>
          <w:bCs/>
        </w:rPr>
        <w:fldChar w:fldCharType="end"/>
      </w:r>
      <w:r>
        <w:rPr>
          <w:rFonts w:ascii="Arial" w:hAnsi="Arial" w:cs="Arial"/>
          <w:bCs/>
        </w:rPr>
        <w:t>. For stable coexistence to occur, niche theory states that trade-offs must exist between</w:t>
      </w:r>
      <w:r w:rsidR="001B4124">
        <w:rPr>
          <w:rFonts w:ascii="Arial" w:hAnsi="Arial" w:cs="Arial"/>
          <w:bCs/>
        </w:rPr>
        <w:t xml:space="preserve"> the</w:t>
      </w:r>
      <w:r>
        <w:rPr>
          <w:rFonts w:ascii="Arial" w:hAnsi="Arial" w:cs="Arial"/>
          <w:bCs/>
        </w:rPr>
        <w:t xml:space="preserve"> factors that </w:t>
      </w:r>
      <w:r w:rsidR="007818E2">
        <w:rPr>
          <w:rFonts w:ascii="Arial" w:hAnsi="Arial" w:cs="Arial"/>
          <w:bCs/>
        </w:rPr>
        <w:t xml:space="preserve">control </w:t>
      </w:r>
      <w:r>
        <w:rPr>
          <w:rFonts w:ascii="Arial" w:hAnsi="Arial" w:cs="Arial"/>
          <w:bCs/>
        </w:rPr>
        <w:t xml:space="preserve">plant growth to prevent competitive exclusion </w:t>
      </w:r>
      <w:r>
        <w:rPr>
          <w:rFonts w:ascii="Arial" w:hAnsi="Arial" w:cs="Arial"/>
          <w:bCs/>
        </w:rPr>
        <w:fldChar w:fldCharType="begin" w:fldLock="1"/>
      </w:r>
      <w:r>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Pr>
          <w:rFonts w:ascii="Arial" w:hAnsi="Arial" w:cs="Arial"/>
          <w:bCs/>
        </w:rPr>
        <w:fldChar w:fldCharType="separate"/>
      </w:r>
      <w:r w:rsidRPr="00CC7F1F">
        <w:rPr>
          <w:rFonts w:ascii="Arial" w:hAnsi="Arial" w:cs="Arial"/>
          <w:bCs/>
          <w:noProof/>
        </w:rPr>
        <w:t>(Hutchinson 1957)</w:t>
      </w:r>
      <w:r>
        <w:rPr>
          <w:rFonts w:ascii="Arial" w:hAnsi="Arial" w:cs="Arial"/>
          <w:bCs/>
        </w:rPr>
        <w:fldChar w:fldCharType="end"/>
      </w:r>
      <w:r>
        <w:rPr>
          <w:rFonts w:ascii="Arial" w:hAnsi="Arial" w:cs="Arial"/>
          <w:bCs/>
        </w:rPr>
        <w:t xml:space="preserve">. As a result, it is theorized that greater </w:t>
      </w:r>
      <w:r>
        <w:rPr>
          <w:rFonts w:ascii="Arial" w:hAnsi="Arial" w:cs="Arial"/>
          <w:bCs/>
          <w:i/>
          <w:iCs/>
        </w:rPr>
        <w:t>dimensionality</w:t>
      </w:r>
      <w:r>
        <w:rPr>
          <w:rFonts w:ascii="Arial" w:hAnsi="Arial" w:cs="Arial"/>
          <w:bCs/>
        </w:rPr>
        <w:t xml:space="preserve">, or the number of limiting factors in a system, may confer more opportunities for these trade-offs to develop. </w:t>
      </w:r>
    </w:p>
    <w:p w14:paraId="17AB5B1B" w14:textId="1A768C76" w:rsidR="00D008B3" w:rsidRDefault="00BB52D9" w:rsidP="00BB52D9">
      <w:pPr>
        <w:rPr>
          <w:rFonts w:ascii="Arial" w:hAnsi="Arial" w:cs="Arial"/>
          <w:bCs/>
        </w:rPr>
      </w:pPr>
      <w:r>
        <w:rPr>
          <w:rFonts w:ascii="Arial" w:hAnsi="Arial" w:cs="Arial"/>
          <w:bCs/>
        </w:rPr>
        <w:t xml:space="preserve">The number and types of trade-offs present in plant systems have been the subject of considerable </w:t>
      </w:r>
      <w:r w:rsidR="001F1C15">
        <w:rPr>
          <w:rFonts w:ascii="Arial" w:hAnsi="Arial" w:cs="Arial"/>
          <w:bCs/>
        </w:rPr>
        <w:t xml:space="preserve">scientific </w:t>
      </w:r>
      <w:r>
        <w:rPr>
          <w:rFonts w:ascii="Arial" w:hAnsi="Arial" w:cs="Arial"/>
          <w:bCs/>
        </w:rPr>
        <w:t xml:space="preserve">exploration. Correlated patterns of variation in </w:t>
      </w:r>
      <w:r w:rsidR="00D008B3">
        <w:rPr>
          <w:rFonts w:ascii="Arial" w:hAnsi="Arial" w:cs="Arial"/>
          <w:bCs/>
        </w:rPr>
        <w:t xml:space="preserve">plant </w:t>
      </w:r>
      <w:r w:rsidR="00154B69">
        <w:rPr>
          <w:rFonts w:ascii="Arial" w:hAnsi="Arial" w:cs="Arial"/>
          <w:bCs/>
        </w:rPr>
        <w:t xml:space="preserve">functional </w:t>
      </w:r>
      <w:r w:rsidR="00D008B3">
        <w:rPr>
          <w:rFonts w:ascii="Arial" w:hAnsi="Arial" w:cs="Arial"/>
          <w:bCs/>
        </w:rPr>
        <w:t>characteristics and abundance</w:t>
      </w:r>
      <w:r>
        <w:rPr>
          <w:rFonts w:ascii="Arial" w:hAnsi="Arial" w:cs="Arial"/>
          <w:bCs/>
        </w:rPr>
        <w:t xml:space="preserve"> suggest several key axes on which niche differentiation occurs; plants are theorized to exhibit trade-offs between competition and colonization </w:t>
      </w:r>
      <w:r>
        <w:rPr>
          <w:rFonts w:ascii="Arial" w:hAnsi="Arial" w:cs="Arial"/>
          <w:bCs/>
        </w:rPr>
        <w:fldChar w:fldCharType="begin" w:fldLock="1"/>
      </w:r>
      <w:r w:rsidRPr="005F68B7">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Pr>
          <w:rFonts w:ascii="Arial" w:hAnsi="Arial" w:cs="Arial"/>
          <w:bCs/>
        </w:rPr>
        <w:fldChar w:fldCharType="separate"/>
      </w:r>
      <w:r w:rsidRPr="005F68B7">
        <w:rPr>
          <w:rFonts w:ascii="Arial" w:hAnsi="Arial" w:cs="Arial"/>
          <w:bCs/>
          <w:noProof/>
        </w:rPr>
        <w:t>(Tilman 1994, Pacala and Rees 1998)</w:t>
      </w:r>
      <w:r>
        <w:rPr>
          <w:rFonts w:ascii="Arial" w:hAnsi="Arial" w:cs="Arial"/>
          <w:bCs/>
        </w:rPr>
        <w:fldChar w:fldCharType="end"/>
      </w:r>
      <w:r>
        <w:rPr>
          <w:rFonts w:ascii="Arial" w:hAnsi="Arial" w:cs="Arial"/>
          <w:bCs/>
        </w:rPr>
        <w:t xml:space="preserve">, herbivore defense and growth </w:t>
      </w:r>
      <w:r>
        <w:rPr>
          <w:rFonts w:ascii="Arial" w:hAnsi="Arial" w:cs="Arial"/>
          <w:bCs/>
        </w:rPr>
        <w:fldChar w:fldCharType="begin" w:fldLock="1"/>
      </w:r>
      <w:r>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Pr>
          <w:rFonts w:ascii="Arial" w:hAnsi="Arial" w:cs="Arial"/>
          <w:bCs/>
        </w:rPr>
        <w:fldChar w:fldCharType="separate"/>
      </w:r>
      <w:r w:rsidRPr="00A37DC6">
        <w:rPr>
          <w:rFonts w:ascii="Arial" w:hAnsi="Arial" w:cs="Arial"/>
          <w:bCs/>
          <w:noProof/>
        </w:rPr>
        <w:t>(Mattson and Herms 1992)</w:t>
      </w:r>
      <w:r>
        <w:rPr>
          <w:rFonts w:ascii="Arial" w:hAnsi="Arial" w:cs="Arial"/>
          <w:bCs/>
        </w:rPr>
        <w:fldChar w:fldCharType="end"/>
      </w:r>
      <w:r>
        <w:rPr>
          <w:rFonts w:ascii="Arial" w:hAnsi="Arial" w:cs="Arial"/>
          <w:bCs/>
        </w:rPr>
        <w:t xml:space="preserve">, or contrasts between leaf longevity and photosynthetic rate </w:t>
      </w:r>
      <w:r>
        <w:rPr>
          <w:rFonts w:ascii="Arial" w:hAnsi="Arial" w:cs="Arial"/>
          <w:bCs/>
        </w:rPr>
        <w:fldChar w:fldCharType="begin" w:fldLock="1"/>
      </w:r>
      <w:r>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Pr>
          <w:rFonts w:ascii="Arial" w:hAnsi="Arial" w:cs="Arial"/>
          <w:bCs/>
        </w:rPr>
        <w:fldChar w:fldCharType="separate"/>
      </w:r>
      <w:r w:rsidRPr="00C85569">
        <w:rPr>
          <w:rFonts w:ascii="Arial" w:hAnsi="Arial" w:cs="Arial"/>
          <w:bCs/>
          <w:noProof/>
        </w:rPr>
        <w:t>(Wright et al. 2004)</w:t>
      </w:r>
      <w:r>
        <w:rPr>
          <w:rFonts w:ascii="Arial" w:hAnsi="Arial" w:cs="Arial"/>
          <w:bCs/>
        </w:rPr>
        <w:fldChar w:fldCharType="end"/>
      </w:r>
      <w:r>
        <w:rPr>
          <w:rFonts w:ascii="Arial" w:hAnsi="Arial" w:cs="Arial"/>
          <w:bCs/>
        </w:rPr>
        <w:t>.</w:t>
      </w:r>
      <w:r w:rsidR="00FE7F8D">
        <w:rPr>
          <w:rFonts w:ascii="Arial" w:hAnsi="Arial" w:cs="Arial"/>
          <w:bCs/>
        </w:rPr>
        <w:t xml:space="preserve"> </w:t>
      </w:r>
      <w:r w:rsidR="00AA4817">
        <w:rPr>
          <w:rFonts w:ascii="Arial" w:hAnsi="Arial" w:cs="Arial"/>
          <w:bCs/>
        </w:rPr>
        <w:t>In empirical settings, the c</w:t>
      </w:r>
      <w:r w:rsidR="00F36623">
        <w:rPr>
          <w:rFonts w:ascii="Arial" w:hAnsi="Arial" w:cs="Arial"/>
          <w:bCs/>
        </w:rPr>
        <w:t xml:space="preserve">apture of these trade-off dimensions signals </w:t>
      </w:r>
      <w:r w:rsidR="006C1FD1">
        <w:rPr>
          <w:rFonts w:ascii="Arial" w:hAnsi="Arial" w:cs="Arial"/>
          <w:bCs/>
        </w:rPr>
        <w:t xml:space="preserve">what </w:t>
      </w:r>
      <w:r w:rsidR="003F3C57">
        <w:rPr>
          <w:rFonts w:ascii="Arial" w:hAnsi="Arial" w:cs="Arial"/>
          <w:bCs/>
        </w:rPr>
        <w:t>factor</w:t>
      </w:r>
      <w:r w:rsidR="00C41C6E">
        <w:rPr>
          <w:rFonts w:ascii="Arial" w:hAnsi="Arial" w:cs="Arial"/>
          <w:bCs/>
        </w:rPr>
        <w:t>s</w:t>
      </w:r>
      <w:r w:rsidR="00D50481">
        <w:rPr>
          <w:rFonts w:ascii="Arial" w:hAnsi="Arial" w:cs="Arial"/>
          <w:bCs/>
        </w:rPr>
        <w:t xml:space="preserve"> produce ecological variation among species, </w:t>
      </w:r>
      <w:r w:rsidR="00557E4E">
        <w:rPr>
          <w:rFonts w:ascii="Arial" w:hAnsi="Arial" w:cs="Arial"/>
          <w:bCs/>
        </w:rPr>
        <w:t xml:space="preserve">evolutionary </w:t>
      </w:r>
      <w:r w:rsidR="00D50481">
        <w:rPr>
          <w:rFonts w:ascii="Arial" w:hAnsi="Arial" w:cs="Arial"/>
          <w:bCs/>
        </w:rPr>
        <w:t xml:space="preserve">constraints in form </w:t>
      </w:r>
      <w:r w:rsidR="00886A98">
        <w:rPr>
          <w:rFonts w:ascii="Arial" w:hAnsi="Arial" w:cs="Arial"/>
          <w:bCs/>
        </w:rPr>
        <w:t xml:space="preserve">or </w:t>
      </w:r>
      <w:r w:rsidR="00D50481">
        <w:rPr>
          <w:rFonts w:ascii="Arial" w:hAnsi="Arial" w:cs="Arial"/>
          <w:bCs/>
        </w:rPr>
        <w:t xml:space="preserve">function, and </w:t>
      </w:r>
      <w:r w:rsidR="00190A31">
        <w:rPr>
          <w:rFonts w:ascii="Arial" w:hAnsi="Arial" w:cs="Arial"/>
          <w:bCs/>
        </w:rPr>
        <w:t xml:space="preserve">mechanisms of plant coexistence. </w:t>
      </w:r>
    </w:p>
    <w:p w14:paraId="3802BCE1" w14:textId="409968B1" w:rsidR="007A033D" w:rsidRPr="00D30124" w:rsidRDefault="00AB2198" w:rsidP="008F16B7">
      <w:pPr>
        <w:rPr>
          <w:rFonts w:ascii="Arial" w:hAnsi="Arial" w:cs="Arial"/>
          <w:bCs/>
        </w:rPr>
      </w:pPr>
      <w:r>
        <w:rPr>
          <w:rFonts w:ascii="Arial" w:hAnsi="Arial" w:cs="Arial"/>
          <w:bCs/>
        </w:rPr>
        <w:t xml:space="preserve">As human actions </w:t>
      </w:r>
      <w:r w:rsidR="001818CA">
        <w:rPr>
          <w:rFonts w:ascii="Arial" w:hAnsi="Arial" w:cs="Arial"/>
          <w:bCs/>
        </w:rPr>
        <w:t xml:space="preserve">have continued to </w:t>
      </w:r>
      <w:r w:rsidR="002B6D3E">
        <w:rPr>
          <w:rFonts w:ascii="Arial" w:hAnsi="Arial" w:cs="Arial"/>
          <w:bCs/>
        </w:rPr>
        <w:t xml:space="preserve">alter </w:t>
      </w:r>
      <w:r w:rsidR="003A1BEB">
        <w:rPr>
          <w:rFonts w:ascii="Arial" w:hAnsi="Arial" w:cs="Arial"/>
          <w:bCs/>
        </w:rPr>
        <w:t>many limiting factors</w:t>
      </w:r>
      <w:r w:rsidR="00B33B53">
        <w:rPr>
          <w:rFonts w:ascii="Arial" w:hAnsi="Arial" w:cs="Arial"/>
          <w:bCs/>
        </w:rPr>
        <w:t xml:space="preserve"> in plant systems</w:t>
      </w:r>
      <w:r w:rsidR="0082508D">
        <w:rPr>
          <w:rFonts w:ascii="Arial" w:hAnsi="Arial" w:cs="Arial"/>
          <w:bCs/>
        </w:rPr>
        <w:t xml:space="preserve">, </w:t>
      </w:r>
      <w:r w:rsidR="00A0696D">
        <w:rPr>
          <w:rFonts w:ascii="Arial" w:hAnsi="Arial" w:cs="Arial"/>
          <w:bCs/>
        </w:rPr>
        <w:t xml:space="preserve">the </w:t>
      </w:r>
      <w:r w:rsidR="00153ABB">
        <w:rPr>
          <w:rFonts w:ascii="Arial" w:hAnsi="Arial" w:cs="Arial"/>
          <w:bCs/>
        </w:rPr>
        <w:t xml:space="preserve">identification of key trade-offs has been used </w:t>
      </w:r>
      <w:r w:rsidR="0082508D">
        <w:rPr>
          <w:rFonts w:ascii="Arial" w:hAnsi="Arial" w:cs="Arial"/>
          <w:bCs/>
        </w:rPr>
        <w:t>to understand</w:t>
      </w:r>
      <w:r w:rsidR="006659F9">
        <w:rPr>
          <w:rFonts w:ascii="Arial" w:hAnsi="Arial" w:cs="Arial"/>
          <w:bCs/>
        </w:rPr>
        <w:t xml:space="preserve"> the</w:t>
      </w:r>
      <w:r w:rsidR="0082508D">
        <w:rPr>
          <w:rFonts w:ascii="Arial" w:hAnsi="Arial" w:cs="Arial"/>
          <w:bCs/>
        </w:rPr>
        <w:t xml:space="preserve"> resulting </w:t>
      </w:r>
      <w:r w:rsidR="00680BCB">
        <w:rPr>
          <w:rFonts w:ascii="Arial" w:hAnsi="Arial" w:cs="Arial"/>
          <w:bCs/>
        </w:rPr>
        <w:t xml:space="preserve">shifts in community structure. Among the most pervasive human-derived stressors </w:t>
      </w:r>
      <w:r w:rsidR="004969A7">
        <w:rPr>
          <w:rFonts w:ascii="Arial" w:hAnsi="Arial" w:cs="Arial"/>
          <w:bCs/>
        </w:rPr>
        <w:t>is the increased availability of soil nutrients, such as nitrogen and phosphorous</w:t>
      </w:r>
      <w:r w:rsidR="005B565A">
        <w:rPr>
          <w:rFonts w:ascii="Arial" w:hAnsi="Arial" w:cs="Arial"/>
          <w:bCs/>
        </w:rPr>
        <w:t xml:space="preserve">, that are known to reduce </w:t>
      </w:r>
      <w:r w:rsidR="007D7558">
        <w:rPr>
          <w:rFonts w:ascii="Arial" w:hAnsi="Arial" w:cs="Arial"/>
          <w:bCs/>
        </w:rPr>
        <w:t xml:space="preserve">community richness and </w:t>
      </w:r>
      <w:r w:rsidR="00336AA3">
        <w:rPr>
          <w:rFonts w:ascii="Arial" w:hAnsi="Arial" w:cs="Arial"/>
          <w:bCs/>
        </w:rPr>
        <w:t xml:space="preserve">evenness </w:t>
      </w:r>
      <w:commentRangeStart w:id="0"/>
      <w:r w:rsidR="00E95DD3">
        <w:rPr>
          <w:rFonts w:ascii="Arial" w:hAnsi="Arial" w:cs="Arial"/>
          <w:bCs/>
        </w:rPr>
        <w:fldChar w:fldCharType="begin" w:fldLock="1"/>
      </w:r>
      <w:r w:rsidR="001A2E6C">
        <w:rPr>
          <w:rFonts w:ascii="Arial" w:hAnsi="Arial" w:cs="Arial"/>
          <w:bCs/>
        </w:rPr>
        <w:instrText>ADDIN CSL_CITATION {"citationItems":[{"id":"ITEM-1","itemData":{"DOI":"DOI 10.1046/j.1365-2745.1998.8650717.x","ISBN":"0022-0477","ISSN":"00220477","PMID":"1175","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1 The effects of increased atmospheric nitrogen inputs, from both NO, and NH,, on diversity in various semi-natural and natural ecosystems are reviewed. The severity of these impacts depends on abiotic conditions (e.g. buffering capacity, soil nutrient status and soil factors that influence the nitrification potential and nitrogen immo-bilization rate) in the particular system. The sensitivity of fresh water ecosystems, wetlands and bogs, species-rich grasslands, heathlands and field layer of forests, all of which have conservational value, are discussed in detail. 2 The most important effects of nitrogen deposition are: (i) accumulation of nitrogenous compounds resulting in enhanced availability of nitrate or ammonium; (ii) soil-mediated effects of acidification; and (iii) increased susceptibility to secondary stress factors. 3 Long-term nitrogen enrichment has gradually increased the availability of nitrogen in several vegetation types, leading to competitive exclusion of characteristic species by more nitrophilic plants, especially under oligo-to mesotrophic soil conditions. 4 Soil acidification (with losses of buffering capacity and increased concentrations of toxic metals) is especially important after nitrification of ammonium in weakly buff-ered environments: acid-resistant plant species then become dominant at the expense of the often rare plants typical of intermediate pH. The related change in the balance between ammonium and nitrate may also affect the performance of several species. 5 The susceptibility of plant species to secondary stress factors (pathogens; frost and drought) may be affected by air-borne nitrogen but data are only available for a few communities (e.g. dry heathlands). 6 Most global biodiversity is contained within natural and semi-natural vegetation. It is thus crucial to control emissions of nitrogenous compounds to the atmosphere, in order to reduce or prevent effects on diversity in these systems. Most research has focused on acidif…","author":[{"dropping-particle":"","family":"Bobbink","given":"Roland","non-dropping-particle":"","parse-names":false,"suffix":""},{"dropping-particle":"","family":"Hornung","given":"Michael","non-dropping-particle":"","parse-names":false,"suffix":""},{"dropping-particle":"","family":"Roelofs","given":"Jan G M","non-dropping-particle":"","parse-names":false,"suffix":""},{"dropping-particle":"","family":"Hornungt","given":"Michael","non-dropping-particle":"","parse-names":false,"suffix":""},{"dropping-particle":"","family":"Roelofst","given":"Jan G M","non-dropping-particle":"","parse-names":false,"suffix":""}],"container-title":"Source: Journal of Ecology Journal of Ecology Journal of Ecology","id":"ITEM-1","issue":"86","issued":{"date-parts":[["1998"]]},"page":"717-738","title":"The Effects of Air-Borne Nitrogen Pollutants on Species Diversity in Natural and Semi- Natural European Vegetation The effects of air-borne nitrogen pollutants on species diversity in natural and semi-natural European vegetation","type":"article-journal","volume":"86"},"uris":["http://www.mendeley.com/documents/?uuid=731c09c2-14cc-47cd-9de4-d98be2747b25"]},{"id":"ITEM-2","itemData":{"DOI":"10.1111/j.1461-0248.2007.01113.x","ISBN":"1461-023X","ISSN":"1461023X","PMID":"17922835","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author":[{"dropping-particle":"","family":"Elser","given":"James J.","non-dropping-particle":"","parse-names":false,"suffix":""},{"dropping-particle":"","family":"Bracken","given":"Matthew E S","non-dropping-particle":"","parse-names":false,"suffix":""},{"dropping-particle":"","family":"Cleland","given":"Elsa E.","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Ecology Letters","id":"ITEM-2","issued":{"date-parts":[["2007"]]},"page":"1135-1142","title":"Global analysis of nitrogen and phosphorus limitation of primary producers in freshwater, marine and terrestrial ecosystems","type":"article-journal","volume":"10"},"uris":["http://www.mendeley.com/documents/?uuid=cbdaaa1f-90ee-48f3-b2b6-717bbbf324c9"]}],"mendeley":{"formattedCitation":"(Bobbink et al. 1998, Elser et al. 2007)","plainTextFormattedCitation":"(Bobbink et al. 1998, Elser et al. 2007)","previouslyFormattedCitation":"(Bobbink et al. 1998, Elser et al. 2007)"},"properties":{"noteIndex":0},"schema":"https://github.com/citation-style-language/schema/raw/master/csl-citation.json"}</w:instrText>
      </w:r>
      <w:r w:rsidR="00E95DD3">
        <w:rPr>
          <w:rFonts w:ascii="Arial" w:hAnsi="Arial" w:cs="Arial"/>
          <w:bCs/>
        </w:rPr>
        <w:fldChar w:fldCharType="separate"/>
      </w:r>
      <w:r w:rsidR="00E95DD3" w:rsidRPr="00E95DD3">
        <w:rPr>
          <w:rFonts w:ascii="Arial" w:hAnsi="Arial" w:cs="Arial"/>
          <w:bCs/>
          <w:noProof/>
        </w:rPr>
        <w:t>(Bobbink et al. 1998, Elser et al. 2007)</w:t>
      </w:r>
      <w:r w:rsidR="00E95DD3">
        <w:rPr>
          <w:rFonts w:ascii="Arial" w:hAnsi="Arial" w:cs="Arial"/>
          <w:bCs/>
        </w:rPr>
        <w:fldChar w:fldCharType="end"/>
      </w:r>
      <w:commentRangeEnd w:id="0"/>
      <w:r w:rsidR="007D7558">
        <w:rPr>
          <w:rStyle w:val="CommentReference"/>
        </w:rPr>
        <w:commentReference w:id="0"/>
      </w:r>
      <w:r w:rsidR="008F16B7">
        <w:rPr>
          <w:rFonts w:ascii="Arial" w:hAnsi="Arial" w:cs="Arial"/>
          <w:bCs/>
        </w:rPr>
        <w:t xml:space="preserve">. </w:t>
      </w:r>
      <w:r w:rsidR="007D7558">
        <w:rPr>
          <w:rFonts w:ascii="Arial" w:hAnsi="Arial" w:cs="Arial"/>
          <w:bCs/>
        </w:rPr>
        <w:t xml:space="preserve">In many cases, these effects are attributed to variation across a single axis of environmental resource availability, where nutrient enrichment causes a </w:t>
      </w:r>
      <w:r w:rsidR="008F16B7">
        <w:rPr>
          <w:rFonts w:ascii="Arial" w:hAnsi="Arial" w:cs="Arial"/>
          <w:bCs/>
        </w:rPr>
        <w:t xml:space="preserve">shift in competition for belowground resources to competition for light </w:t>
      </w:r>
      <w:r w:rsidR="008F16B7">
        <w:rPr>
          <w:rFonts w:ascii="Arial" w:hAnsi="Arial" w:cs="Arial"/>
          <w:bCs/>
        </w:rPr>
        <w:fldChar w:fldCharType="begin" w:fldLock="1"/>
      </w:r>
      <w:r w:rsidR="008F16B7">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8F16B7">
        <w:rPr>
          <w:rFonts w:ascii="Arial" w:hAnsi="Arial" w:cs="Arial"/>
          <w:bCs/>
        </w:rPr>
        <w:fldChar w:fldCharType="separate"/>
      </w:r>
      <w:r w:rsidR="008F16B7" w:rsidRPr="00A62AAE">
        <w:rPr>
          <w:rFonts w:ascii="Arial" w:hAnsi="Arial" w:cs="Arial"/>
          <w:bCs/>
          <w:noProof/>
        </w:rPr>
        <w:t>(Tilman 1984, Dybzinski and Tilman 2007, Hautier et al. 2009)</w:t>
      </w:r>
      <w:r w:rsidR="008F16B7">
        <w:rPr>
          <w:rFonts w:ascii="Arial" w:hAnsi="Arial" w:cs="Arial"/>
          <w:bCs/>
        </w:rPr>
        <w:fldChar w:fldCharType="end"/>
      </w:r>
      <w:r w:rsidR="008F16B7">
        <w:rPr>
          <w:rFonts w:ascii="Arial" w:hAnsi="Arial" w:cs="Arial"/>
          <w:bCs/>
        </w:rPr>
        <w:t xml:space="preserve">. </w:t>
      </w:r>
      <w:r w:rsidR="007D7558">
        <w:rPr>
          <w:rFonts w:ascii="Arial" w:hAnsi="Arial" w:cs="Arial"/>
          <w:bCs/>
        </w:rPr>
        <w:t xml:space="preserve">However, </w:t>
      </w:r>
      <w:r w:rsidR="009B0A1F">
        <w:rPr>
          <w:rFonts w:ascii="Arial" w:hAnsi="Arial" w:cs="Arial"/>
          <w:bCs/>
        </w:rPr>
        <w:t>plants are also known to be limited by (and compete for) multiple belowground resources</w:t>
      </w:r>
      <w:r w:rsidR="0036482B">
        <w:rPr>
          <w:rFonts w:ascii="Arial" w:hAnsi="Arial" w:cs="Arial"/>
          <w:bCs/>
        </w:rPr>
        <w:t xml:space="preserve">, even in high productivity </w:t>
      </w:r>
      <w:r w:rsidR="00404535">
        <w:rPr>
          <w:rFonts w:ascii="Arial" w:hAnsi="Arial" w:cs="Arial"/>
          <w:bCs/>
        </w:rPr>
        <w:t>contexts</w:t>
      </w:r>
      <w:r w:rsidR="009B0A1F">
        <w:rPr>
          <w:rFonts w:ascii="Arial" w:hAnsi="Arial" w:cs="Arial"/>
          <w:bCs/>
        </w:rPr>
        <w:t xml:space="preserve"> (CITATIONS). As a result, biodiversity loss may also stem from trade-offs in the use and acquisition of individual soil nutrients, where fertilization </w:t>
      </w:r>
      <w:r w:rsidR="00D30124">
        <w:rPr>
          <w:rFonts w:ascii="Arial" w:hAnsi="Arial" w:cs="Arial"/>
          <w:bCs/>
        </w:rPr>
        <w:t xml:space="preserve">causes a loss of </w:t>
      </w:r>
      <w:r w:rsidR="00D30124">
        <w:rPr>
          <w:rFonts w:ascii="Arial" w:hAnsi="Arial" w:cs="Arial"/>
          <w:bCs/>
          <w:i/>
          <w:iCs/>
        </w:rPr>
        <w:t>niche dimensionality</w:t>
      </w:r>
      <w:r w:rsidR="00FF394E">
        <w:rPr>
          <w:rFonts w:ascii="Arial" w:hAnsi="Arial" w:cs="Arial"/>
          <w:bCs/>
        </w:rPr>
        <w:t xml:space="preserve"> through the collapse of </w:t>
      </w:r>
      <w:r w:rsidR="00D30124">
        <w:rPr>
          <w:rFonts w:ascii="Arial" w:hAnsi="Arial" w:cs="Arial"/>
          <w:bCs/>
        </w:rPr>
        <w:t>source of variation on which trade-offs operate</w:t>
      </w:r>
      <w:r w:rsidR="00C230F1">
        <w:rPr>
          <w:rFonts w:ascii="Arial" w:hAnsi="Arial" w:cs="Arial"/>
          <w:bCs/>
        </w:rPr>
        <w:t xml:space="preserve"> </w:t>
      </w:r>
      <w:r w:rsidR="00C230F1">
        <w:rPr>
          <w:rFonts w:ascii="Arial" w:hAnsi="Arial" w:cs="Arial"/>
          <w:bCs/>
        </w:rPr>
        <w:fldChar w:fldCharType="begin" w:fldLock="1"/>
      </w:r>
      <w:r w:rsidR="00C230F1">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C230F1">
        <w:rPr>
          <w:rFonts w:ascii="Arial" w:hAnsi="Arial" w:cs="Arial"/>
          <w:bCs/>
        </w:rPr>
        <w:fldChar w:fldCharType="separate"/>
      </w:r>
      <w:r w:rsidR="00C230F1" w:rsidRPr="00D223FB">
        <w:rPr>
          <w:rFonts w:ascii="Arial" w:hAnsi="Arial" w:cs="Arial"/>
          <w:bCs/>
          <w:noProof/>
        </w:rPr>
        <w:t>(Harpole and Tilman 2007, Harpole et al. 2016)</w:t>
      </w:r>
      <w:r w:rsidR="00C230F1">
        <w:rPr>
          <w:rFonts w:ascii="Arial" w:hAnsi="Arial" w:cs="Arial"/>
          <w:bCs/>
        </w:rPr>
        <w:fldChar w:fldCharType="end"/>
      </w:r>
      <w:r w:rsidR="00C230F1">
        <w:rPr>
          <w:rFonts w:ascii="Arial" w:hAnsi="Arial" w:cs="Arial"/>
          <w:bCs/>
        </w:rPr>
        <w:t>.</w:t>
      </w:r>
      <w:r w:rsidR="002D46D9">
        <w:rPr>
          <w:rFonts w:ascii="Arial" w:hAnsi="Arial" w:cs="Arial"/>
          <w:bCs/>
        </w:rPr>
        <w:t xml:space="preserve"> </w:t>
      </w:r>
    </w:p>
    <w:p w14:paraId="1E13256C" w14:textId="25E7234D" w:rsidR="00E6759A" w:rsidRPr="001C427B" w:rsidRDefault="00EC2907" w:rsidP="008F16B7">
      <w:pPr>
        <w:rPr>
          <w:rFonts w:ascii="Arial" w:hAnsi="Arial" w:cs="Arial"/>
          <w:bCs/>
        </w:rPr>
      </w:pPr>
      <w:r w:rsidRPr="001C427B">
        <w:rPr>
          <w:rFonts w:ascii="Arial" w:hAnsi="Arial" w:cs="Arial"/>
          <w:bCs/>
        </w:rPr>
        <w:t xml:space="preserve">While both trade-off mechanisms </w:t>
      </w:r>
      <w:r w:rsidR="00AF04E4" w:rsidRPr="001C427B">
        <w:rPr>
          <w:rFonts w:ascii="Arial" w:hAnsi="Arial" w:cs="Arial"/>
          <w:bCs/>
        </w:rPr>
        <w:t xml:space="preserve">explain </w:t>
      </w:r>
      <w:r w:rsidRPr="001C427B">
        <w:rPr>
          <w:rFonts w:ascii="Arial" w:hAnsi="Arial" w:cs="Arial"/>
          <w:bCs/>
        </w:rPr>
        <w:t xml:space="preserve">declines in species richness </w:t>
      </w:r>
      <w:r w:rsidR="0029402B" w:rsidRPr="001C427B">
        <w:rPr>
          <w:rFonts w:ascii="Arial" w:hAnsi="Arial" w:cs="Arial"/>
          <w:bCs/>
        </w:rPr>
        <w:t>after fertilization</w:t>
      </w:r>
      <w:r w:rsidR="006108A6" w:rsidRPr="001C427B">
        <w:rPr>
          <w:rFonts w:ascii="Arial" w:hAnsi="Arial" w:cs="Arial"/>
          <w:bCs/>
        </w:rPr>
        <w:t xml:space="preserve">, </w:t>
      </w:r>
      <w:r w:rsidR="00AF04E4" w:rsidRPr="001C427B">
        <w:rPr>
          <w:rFonts w:ascii="Arial" w:hAnsi="Arial" w:cs="Arial"/>
          <w:bCs/>
        </w:rPr>
        <w:t xml:space="preserve">they </w:t>
      </w:r>
      <w:r w:rsidR="0029402B" w:rsidRPr="001C427B">
        <w:rPr>
          <w:rFonts w:ascii="Arial" w:hAnsi="Arial" w:cs="Arial"/>
          <w:bCs/>
        </w:rPr>
        <w:t>contrast in predictions of community change across multiple nutrient enrichment treatments.</w:t>
      </w:r>
      <w:r w:rsidR="005828BA" w:rsidRPr="001C427B">
        <w:rPr>
          <w:rFonts w:ascii="Arial" w:hAnsi="Arial" w:cs="Arial"/>
          <w:bCs/>
        </w:rPr>
        <w:t xml:space="preserve"> </w:t>
      </w:r>
      <w:r w:rsidR="008F16B7" w:rsidRPr="001C427B">
        <w:rPr>
          <w:rFonts w:ascii="Arial" w:hAnsi="Arial" w:cs="Arial"/>
          <w:bCs/>
        </w:rPr>
        <w:fldChar w:fldCharType="begin" w:fldLock="1"/>
      </w:r>
      <w:r w:rsidR="008F16B7" w:rsidRPr="001C427B">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8F16B7" w:rsidRPr="001C427B">
        <w:rPr>
          <w:rFonts w:ascii="Arial" w:hAnsi="Arial" w:cs="Arial"/>
          <w:bCs/>
        </w:rPr>
        <w:fldChar w:fldCharType="separate"/>
      </w:r>
      <w:r w:rsidR="008F16B7" w:rsidRPr="001C427B">
        <w:rPr>
          <w:rFonts w:ascii="Arial" w:hAnsi="Arial" w:cs="Arial"/>
          <w:bCs/>
          <w:noProof/>
        </w:rPr>
        <w:t>(DeMalach and Kadmon 2017, Harpole et al. 2017)</w:t>
      </w:r>
      <w:r w:rsidR="008F16B7" w:rsidRPr="001C427B">
        <w:rPr>
          <w:rFonts w:ascii="Arial" w:hAnsi="Arial" w:cs="Arial"/>
          <w:bCs/>
        </w:rPr>
        <w:fldChar w:fldCharType="end"/>
      </w:r>
      <w:r w:rsidR="008F16B7" w:rsidRPr="001C427B">
        <w:rPr>
          <w:rFonts w:ascii="Arial" w:hAnsi="Arial" w:cs="Arial"/>
          <w:bCs/>
        </w:rPr>
        <w:t xml:space="preserve">. </w:t>
      </w:r>
      <w:r w:rsidR="00180718" w:rsidRPr="001C427B">
        <w:rPr>
          <w:rFonts w:ascii="Arial" w:hAnsi="Arial" w:cs="Arial"/>
          <w:bCs/>
        </w:rPr>
        <w:t xml:space="preserve">Under a one-dimensional trade-off mediated by light competition, the addition of any limiting belowground resource will </w:t>
      </w:r>
      <w:r w:rsidR="003F5A4D" w:rsidRPr="001C427B">
        <w:rPr>
          <w:rFonts w:ascii="Arial" w:hAnsi="Arial" w:cs="Arial"/>
          <w:bCs/>
        </w:rPr>
        <w:t>shift species abundances across a single axis – treatment effects are directionally equivalent</w:t>
      </w:r>
      <w:r w:rsidR="007B4294">
        <w:rPr>
          <w:rFonts w:ascii="Arial" w:hAnsi="Arial" w:cs="Arial"/>
          <w:bCs/>
        </w:rPr>
        <w:t xml:space="preserve"> across multiple nutrient treatments</w:t>
      </w:r>
      <w:r w:rsidR="003F5A4D" w:rsidRPr="001C427B">
        <w:rPr>
          <w:rFonts w:ascii="Arial" w:hAnsi="Arial" w:cs="Arial"/>
          <w:bCs/>
        </w:rPr>
        <w:t xml:space="preserve">. </w:t>
      </w:r>
      <w:r w:rsidR="00111CEF" w:rsidRPr="001C427B">
        <w:rPr>
          <w:rFonts w:ascii="Arial" w:hAnsi="Arial" w:cs="Arial"/>
          <w:bCs/>
        </w:rPr>
        <w:t xml:space="preserve">Multidimensional trade-offs, however, predict that fertilization effects </w:t>
      </w:r>
      <w:r w:rsidR="00F922E9">
        <w:rPr>
          <w:rFonts w:ascii="Arial" w:hAnsi="Arial" w:cs="Arial"/>
          <w:bCs/>
        </w:rPr>
        <w:t xml:space="preserve">depend </w:t>
      </w:r>
      <w:r w:rsidR="00111CEF" w:rsidRPr="001C427B">
        <w:rPr>
          <w:rFonts w:ascii="Arial" w:hAnsi="Arial" w:cs="Arial"/>
          <w:bCs/>
        </w:rPr>
        <w:t xml:space="preserve">on </w:t>
      </w:r>
      <w:r w:rsidR="00626656">
        <w:rPr>
          <w:rFonts w:ascii="Arial" w:hAnsi="Arial" w:cs="Arial"/>
          <w:bCs/>
        </w:rPr>
        <w:t xml:space="preserve">resource </w:t>
      </w:r>
      <w:r w:rsidR="00111CEF" w:rsidRPr="001C427B">
        <w:rPr>
          <w:rFonts w:ascii="Arial" w:hAnsi="Arial" w:cs="Arial"/>
          <w:bCs/>
        </w:rPr>
        <w:t xml:space="preserve">identity, leading to directionally dissimilar shifts in composition </w:t>
      </w:r>
      <w:r w:rsidR="00546914">
        <w:rPr>
          <w:rFonts w:ascii="Arial" w:hAnsi="Arial" w:cs="Arial"/>
          <w:bCs/>
        </w:rPr>
        <w:t xml:space="preserve">that vary as a function of the specific </w:t>
      </w:r>
      <w:r w:rsidR="007A5F30">
        <w:rPr>
          <w:rFonts w:ascii="Arial" w:hAnsi="Arial" w:cs="Arial"/>
          <w:bCs/>
        </w:rPr>
        <w:t xml:space="preserve">soil nutrient </w:t>
      </w:r>
      <w:r w:rsidR="00546914">
        <w:rPr>
          <w:rFonts w:ascii="Arial" w:hAnsi="Arial" w:cs="Arial"/>
          <w:bCs/>
        </w:rPr>
        <w:t>added</w:t>
      </w:r>
      <w:r w:rsidR="00111CEF" w:rsidRPr="001C427B">
        <w:rPr>
          <w:rFonts w:ascii="Arial" w:hAnsi="Arial" w:cs="Arial"/>
          <w:bCs/>
        </w:rPr>
        <w:t xml:space="preserve">. </w:t>
      </w:r>
    </w:p>
    <w:p w14:paraId="46E918DF" w14:textId="54B438FE" w:rsidR="00E42634" w:rsidRDefault="00FC7D55" w:rsidP="00E42634">
      <w:pPr>
        <w:rPr>
          <w:rFonts w:ascii="Arial" w:hAnsi="Arial" w:cs="Arial"/>
          <w:bCs/>
        </w:rPr>
      </w:pPr>
      <w:r>
        <w:rPr>
          <w:rFonts w:ascii="Arial" w:hAnsi="Arial" w:cs="Arial"/>
          <w:bCs/>
        </w:rPr>
        <w:t xml:space="preserve">Experimental approaches to </w:t>
      </w:r>
      <w:r w:rsidR="00AE5966">
        <w:rPr>
          <w:rFonts w:ascii="Arial" w:hAnsi="Arial" w:cs="Arial"/>
          <w:bCs/>
        </w:rPr>
        <w:t xml:space="preserve">understanding </w:t>
      </w:r>
      <w:r w:rsidR="00844F65">
        <w:rPr>
          <w:rFonts w:ascii="Arial" w:hAnsi="Arial" w:cs="Arial"/>
          <w:bCs/>
        </w:rPr>
        <w:t xml:space="preserve">nutrient-driven </w:t>
      </w:r>
      <w:r w:rsidR="00AE5966">
        <w:rPr>
          <w:rFonts w:ascii="Arial" w:hAnsi="Arial" w:cs="Arial"/>
          <w:bCs/>
        </w:rPr>
        <w:t xml:space="preserve">biodiversity loss </w:t>
      </w:r>
      <w:r w:rsidR="00167CB8">
        <w:rPr>
          <w:rFonts w:ascii="Arial" w:hAnsi="Arial" w:cs="Arial"/>
          <w:bCs/>
        </w:rPr>
        <w:t xml:space="preserve">often focus on </w:t>
      </w:r>
      <w:r w:rsidR="00844F65">
        <w:rPr>
          <w:rFonts w:ascii="Arial" w:hAnsi="Arial" w:cs="Arial"/>
          <w:bCs/>
        </w:rPr>
        <w:t xml:space="preserve">identifying which mechanism best explain observed patterns. </w:t>
      </w:r>
      <w:r>
        <w:rPr>
          <w:rFonts w:ascii="Arial" w:hAnsi="Arial" w:cs="Arial"/>
          <w:bCs/>
        </w:rPr>
        <w:t>However, i</w:t>
      </w:r>
      <w:r w:rsidR="00130474">
        <w:rPr>
          <w:rFonts w:ascii="Arial" w:hAnsi="Arial" w:cs="Arial"/>
          <w:bCs/>
        </w:rPr>
        <w:t>n natural systems, the trade-offs structuring species abundances are complex, composed of multiple interacting drivers</w:t>
      </w:r>
      <w:r w:rsidR="00D32676">
        <w:rPr>
          <w:rFonts w:ascii="Arial" w:hAnsi="Arial" w:cs="Arial"/>
          <w:bCs/>
        </w:rPr>
        <w:t xml:space="preserve"> </w:t>
      </w:r>
      <w:r w:rsidR="00D32676">
        <w:rPr>
          <w:rFonts w:ascii="Arial" w:hAnsi="Arial" w:cs="Arial"/>
          <w:bCs/>
        </w:rPr>
        <w:fldChar w:fldCharType="begin" w:fldLock="1"/>
      </w:r>
      <w:r w:rsidR="00F542D4">
        <w:rPr>
          <w:rFonts w:ascii="Arial" w:hAnsi="Arial" w:cs="Arial"/>
          <w:bCs/>
        </w:rPr>
        <w:instrText>ADDIN CSL_CITATION {"citationItems":[{"id":"ITEM-1","itemData":{"DOI":"10.1073/pnas.1413650112","ISBN":"1413650112","ISSN":"10916490","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author":[{"dropping-particle":"","family":"Kraft","given":"Nathan J.B.","non-dropping-particle":"","parse-names":false,"suffix":""},{"dropping-particle":"","family":"Godoy","given":"Oscar","non-dropping-particle":"","parse-names":false,"suffix":""},{"dropping-particle":"","family":"Levine","given":"Jonathan M.","non-dropping-particle":"","parse-names":false,"suffix":""}],"container-title":"Proceedings of the National Academy of Sciences of the United States of America","id":"ITEM-1","issue":"3","issued":{"date-parts":[["2015"]]},"page":"797-802","title":"Plant functional traits and the multidimensional nature of species coexistence","type":"article-journal","volume":"112"},"uris":["http://www.mendeley.com/documents/?uuid=2ce2587e-0419-40dc-b995-3082201a9cba"]},{"id":"ITEM-2","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2","issue":"7","issued":{"date-parts":[["2004"]]},"page":"601-613","title":"The metacommunity concept: A framework for multi-scale community ecology","type":"article-journal","volume":"7"},"uris":["http://www.mendeley.com/documents/?uuid=65b06053-a19e-4370-ac69-6eb63f93a28d"]}],"mendeley":{"formattedCitation":"(Leibold et al. 2004, Kraft et al. 2015)","plainTextFormattedCitation":"(Leibold et al. 2004, Kraft et al. 2015)","previouslyFormattedCitation":"(Leibold et al. 2004, Kraft et al. 2015)"},"properties":{"noteIndex":0},"schema":"https://github.com/citation-style-language/schema/raw/master/csl-citation.json"}</w:instrText>
      </w:r>
      <w:r w:rsidR="00D32676">
        <w:rPr>
          <w:rFonts w:ascii="Arial" w:hAnsi="Arial" w:cs="Arial"/>
          <w:bCs/>
        </w:rPr>
        <w:fldChar w:fldCharType="separate"/>
      </w:r>
      <w:r w:rsidR="000F4C09" w:rsidRPr="000F4C09">
        <w:rPr>
          <w:rFonts w:ascii="Arial" w:hAnsi="Arial" w:cs="Arial"/>
          <w:bCs/>
          <w:noProof/>
        </w:rPr>
        <w:t>(Leibold et al. 2004, Kraft et al. 2015)</w:t>
      </w:r>
      <w:r w:rsidR="00D32676">
        <w:rPr>
          <w:rFonts w:ascii="Arial" w:hAnsi="Arial" w:cs="Arial"/>
          <w:bCs/>
        </w:rPr>
        <w:fldChar w:fldCharType="end"/>
      </w:r>
      <w:r w:rsidR="00130474">
        <w:rPr>
          <w:rFonts w:ascii="Arial" w:hAnsi="Arial" w:cs="Arial"/>
          <w:bCs/>
        </w:rPr>
        <w:t>.</w:t>
      </w:r>
      <w:r w:rsidR="00B01447">
        <w:rPr>
          <w:rFonts w:ascii="Arial" w:hAnsi="Arial" w:cs="Arial"/>
          <w:bCs/>
        </w:rPr>
        <w:t xml:space="preserve"> Because trade-offs governed by </w:t>
      </w:r>
      <w:r w:rsidR="00A411E0">
        <w:rPr>
          <w:rFonts w:ascii="Arial" w:hAnsi="Arial" w:cs="Arial"/>
          <w:bCs/>
        </w:rPr>
        <w:t xml:space="preserve">light competition and belowground resource use are likely to act simultaneously, </w:t>
      </w:r>
      <w:r w:rsidR="00E42634">
        <w:rPr>
          <w:rFonts w:ascii="Arial" w:hAnsi="Arial" w:cs="Arial"/>
          <w:bCs/>
        </w:rPr>
        <w:t xml:space="preserve">comparing the directional similarity </w:t>
      </w:r>
      <w:r w:rsidR="00E42634">
        <w:rPr>
          <w:rFonts w:ascii="Arial" w:hAnsi="Arial" w:cs="Arial"/>
          <w:bCs/>
        </w:rPr>
        <w:lastRenderedPageBreak/>
        <w:t xml:space="preserve">among community responses to different nutrient enrichment treatments – community </w:t>
      </w:r>
      <w:r w:rsidR="00E42634">
        <w:rPr>
          <w:rFonts w:ascii="Arial" w:hAnsi="Arial" w:cs="Arial"/>
          <w:bCs/>
          <w:i/>
          <w:iCs/>
        </w:rPr>
        <w:t>response dimensionality</w:t>
      </w:r>
      <w:r w:rsidR="00E42634">
        <w:rPr>
          <w:rFonts w:ascii="Arial" w:hAnsi="Arial" w:cs="Arial"/>
          <w:bCs/>
        </w:rPr>
        <w:t xml:space="preserve"> – may better evaluate the relative contribution of different mechanisms.</w:t>
      </w:r>
    </w:p>
    <w:p w14:paraId="2F218ECB" w14:textId="7CC359F5" w:rsidR="00643B9B" w:rsidRDefault="00643B9B" w:rsidP="00643B9B">
      <w:pPr>
        <w:rPr>
          <w:rFonts w:ascii="Arial" w:hAnsi="Arial" w:cs="Arial"/>
          <w:bCs/>
        </w:rPr>
      </w:pPr>
    </w:p>
    <w:p w14:paraId="4E4F93AC" w14:textId="6FC53158" w:rsidR="001B7511" w:rsidRDefault="001B7511" w:rsidP="008F16B7">
      <w:pPr>
        <w:rPr>
          <w:rFonts w:ascii="Arial" w:hAnsi="Arial" w:cs="Arial"/>
          <w:bCs/>
        </w:rPr>
      </w:pPr>
      <w:r>
        <w:rPr>
          <w:rFonts w:ascii="Arial" w:hAnsi="Arial" w:cs="Arial"/>
          <w:bCs/>
        </w:rPr>
        <w:t xml:space="preserve">Constraints on plant physiology, functional traits, and environmental </w:t>
      </w:r>
      <w:r w:rsidR="005345C0">
        <w:rPr>
          <w:rFonts w:ascii="Arial" w:hAnsi="Arial" w:cs="Arial"/>
          <w:bCs/>
        </w:rPr>
        <w:t xml:space="preserve">characteristics </w:t>
      </w:r>
      <w:r w:rsidR="009472FF">
        <w:rPr>
          <w:rFonts w:ascii="Arial" w:hAnsi="Arial" w:cs="Arial"/>
          <w:bCs/>
        </w:rPr>
        <w:t xml:space="preserve">indicate that </w:t>
      </w:r>
      <w:r w:rsidR="00643B9B">
        <w:rPr>
          <w:rFonts w:ascii="Arial" w:hAnsi="Arial" w:cs="Arial"/>
          <w:bCs/>
        </w:rPr>
        <w:t xml:space="preserve">the relative contributions of different trade-off mechanisms (and thus, response dimensionality) </w:t>
      </w:r>
      <w:r w:rsidR="000E7249">
        <w:rPr>
          <w:rFonts w:ascii="Arial" w:hAnsi="Arial" w:cs="Arial"/>
          <w:bCs/>
        </w:rPr>
        <w:t xml:space="preserve">may vary </w:t>
      </w:r>
      <w:r w:rsidR="007578B3">
        <w:rPr>
          <w:rFonts w:ascii="Arial" w:hAnsi="Arial" w:cs="Arial"/>
          <w:bCs/>
        </w:rPr>
        <w:t xml:space="preserve">with </w:t>
      </w:r>
      <w:r w:rsidR="00AC145C">
        <w:rPr>
          <w:rFonts w:ascii="Arial" w:hAnsi="Arial" w:cs="Arial"/>
          <w:bCs/>
        </w:rPr>
        <w:t xml:space="preserve">local context. </w:t>
      </w:r>
      <w:r w:rsidR="000E7249">
        <w:rPr>
          <w:rFonts w:ascii="Arial" w:hAnsi="Arial" w:cs="Arial"/>
          <w:bCs/>
        </w:rPr>
        <w:t xml:space="preserve">Globally, </w:t>
      </w:r>
      <w:r w:rsidR="009D15BA">
        <w:rPr>
          <w:rFonts w:ascii="Arial" w:hAnsi="Arial" w:cs="Arial"/>
          <w:bCs/>
        </w:rPr>
        <w:t xml:space="preserve">plant functional trait distributions </w:t>
      </w:r>
      <w:r w:rsidR="004B006E">
        <w:rPr>
          <w:rFonts w:ascii="Arial" w:hAnsi="Arial" w:cs="Arial"/>
          <w:bCs/>
        </w:rPr>
        <w:t xml:space="preserve">suggests that a one-dimensional trade-off is likely to predominate; correlated variation among </w:t>
      </w:r>
      <w:r w:rsidR="00CC01A9">
        <w:rPr>
          <w:rFonts w:ascii="Arial" w:hAnsi="Arial" w:cs="Arial"/>
          <w:bCs/>
        </w:rPr>
        <w:t xml:space="preserve">functional traits </w:t>
      </w:r>
      <w:r w:rsidR="00ED3B71">
        <w:rPr>
          <w:rFonts w:ascii="Arial" w:hAnsi="Arial" w:cs="Arial"/>
          <w:bCs/>
        </w:rPr>
        <w:t>–</w:t>
      </w:r>
      <w:r w:rsidR="00CC01A9">
        <w:rPr>
          <w:rFonts w:ascii="Arial" w:hAnsi="Arial" w:cs="Arial"/>
          <w:bCs/>
        </w:rPr>
        <w:t xml:space="preserve"> </w:t>
      </w:r>
      <w:r w:rsidR="004B006E">
        <w:rPr>
          <w:rFonts w:ascii="Arial" w:hAnsi="Arial" w:cs="Arial"/>
          <w:bCs/>
        </w:rPr>
        <w:t>plant specific leaf area, leaf nutrient content, and plant size</w:t>
      </w:r>
      <w:r w:rsidR="00CC01A9">
        <w:rPr>
          <w:rFonts w:ascii="Arial" w:hAnsi="Arial" w:cs="Arial"/>
          <w:bCs/>
        </w:rPr>
        <w:t xml:space="preserve"> – coupled with relative consistenc</w:t>
      </w:r>
      <w:r w:rsidR="007600EB">
        <w:rPr>
          <w:rFonts w:ascii="Arial" w:hAnsi="Arial" w:cs="Arial"/>
          <w:bCs/>
        </w:rPr>
        <w:t>y</w:t>
      </w:r>
      <w:r w:rsidR="00CC01A9">
        <w:rPr>
          <w:rFonts w:ascii="Arial" w:hAnsi="Arial" w:cs="Arial"/>
          <w:bCs/>
        </w:rPr>
        <w:t xml:space="preserve"> in tissues stoichiometry </w:t>
      </w:r>
      <w:r w:rsidR="00CC01A9">
        <w:rPr>
          <w:rFonts w:ascii="Arial" w:hAnsi="Arial" w:cs="Arial"/>
          <w:bCs/>
        </w:rPr>
        <w:fldChar w:fldCharType="begin" w:fldLock="1"/>
      </w:r>
      <w:r w:rsidR="00CC01A9">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mendeley":{"formattedCitation":"(Ågren 2008)","plainTextFormattedCitation":"(Ågren 2008)","previouslyFormattedCitation":"(Ågren 2008)"},"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Ågren 2008)</w:t>
      </w:r>
      <w:r w:rsidR="00CC01A9">
        <w:rPr>
          <w:rFonts w:ascii="Arial" w:hAnsi="Arial" w:cs="Arial"/>
          <w:bCs/>
        </w:rPr>
        <w:fldChar w:fldCharType="end"/>
      </w:r>
      <w:r w:rsidR="00CC01A9">
        <w:rPr>
          <w:rFonts w:ascii="Arial" w:hAnsi="Arial" w:cs="Arial"/>
          <w:bCs/>
        </w:rPr>
        <w:t xml:space="preserve"> </w:t>
      </w:r>
      <w:r w:rsidR="004B006E">
        <w:rPr>
          <w:rFonts w:ascii="Arial" w:hAnsi="Arial" w:cs="Arial"/>
          <w:bCs/>
        </w:rPr>
        <w:t>imply general specialization to low and high resource conditions</w:t>
      </w:r>
      <w:r w:rsidR="00CC01A9">
        <w:rPr>
          <w:rFonts w:ascii="Arial" w:hAnsi="Arial" w:cs="Arial"/>
          <w:bCs/>
        </w:rPr>
        <w:t xml:space="preserve"> </w:t>
      </w:r>
      <w:r w:rsidR="00CC01A9">
        <w:rPr>
          <w:rFonts w:ascii="Arial" w:hAnsi="Arial" w:cs="Arial"/>
          <w:bCs/>
        </w:rPr>
        <w:fldChar w:fldCharType="begin" w:fldLock="1"/>
      </w:r>
      <w:r w:rsidR="00CC01A9">
        <w:rPr>
          <w:rFonts w:ascii="Arial" w:hAnsi="Arial" w:cs="Arial"/>
          <w:bCs/>
        </w:rPr>
        <w:instrText>ADDIN CSL_CITATION {"citationItems":[{"id":"ITEM-1","itemData":{"DOI":"10.1038/nature16489","ISSN":"14764687","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d0cc0a3f-f3bb-45fa-9180-97d2dbc293a4"]},{"id":"ITEM-2","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page":"821-827","title":"The worldwide leaf economics spectrum","type":"article-journal","volume":"428"},"uris":["http://www.mendeley.com/documents/?uuid=8cd5d70f-3957-4eee-b18e-ed7a9b497872"]}],"mendeley":{"formattedCitation":"(Wright et al. 2004, Díaz et al. 2016)","plainTextFormattedCitation":"(Wright et al. 2004, Díaz et al. 2016)","previouslyFormattedCitation":"(Wright et al. 2004, Díaz et al. 2016)"},"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Wright et al. 2004, Díaz et al. 2016)</w:t>
      </w:r>
      <w:r w:rsidR="00CC01A9">
        <w:rPr>
          <w:rFonts w:ascii="Arial" w:hAnsi="Arial" w:cs="Arial"/>
          <w:bCs/>
        </w:rPr>
        <w:fldChar w:fldCharType="end"/>
      </w:r>
      <w:r w:rsidR="00CC01A9">
        <w:rPr>
          <w:rFonts w:ascii="Arial" w:hAnsi="Arial" w:cs="Arial"/>
          <w:bCs/>
        </w:rPr>
        <w:t xml:space="preserve">. </w:t>
      </w:r>
      <w:r w:rsidR="00725D9F">
        <w:rPr>
          <w:rFonts w:ascii="Arial" w:hAnsi="Arial" w:cs="Arial"/>
          <w:bCs/>
        </w:rPr>
        <w:t xml:space="preserve">However, this contrasts with observed multi-dimensionality of root physiology and local variation in tissue stoichiometry </w:t>
      </w:r>
      <w:r w:rsidR="0040393A">
        <w:rPr>
          <w:rFonts w:ascii="Arial" w:hAnsi="Arial" w:cs="Arial"/>
          <w:bCs/>
        </w:rPr>
        <w:t xml:space="preserve">that may </w:t>
      </w:r>
      <w:r w:rsidR="00196302">
        <w:rPr>
          <w:rFonts w:ascii="Arial" w:hAnsi="Arial" w:cs="Arial"/>
          <w:bCs/>
        </w:rPr>
        <w:t>generate trade-offs in the use of different belowground resources</w:t>
      </w:r>
      <w:r w:rsidR="000F4C09">
        <w:rPr>
          <w:rFonts w:ascii="Arial" w:hAnsi="Arial" w:cs="Arial"/>
          <w:bCs/>
        </w:rPr>
        <w:t xml:space="preserve"> </w:t>
      </w:r>
      <w:r w:rsidR="000F4C09">
        <w:rPr>
          <w:rFonts w:ascii="Arial" w:hAnsi="Arial" w:cs="Arial"/>
          <w:bCs/>
        </w:rPr>
        <w:fldChar w:fldCharType="begin" w:fldLock="1"/>
      </w:r>
      <w:r w:rsidR="00B776A3">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Kramer-Walter et al. 2016)","plainTextFormattedCitation":"(Güsewell 2004, Kramer-Walter et al. 2016)","previouslyFormattedCitation":"(Güsewell 2004, Kramer-Walter et al. 2016)"},"properties":{"noteIndex":0},"schema":"https://github.com/citation-style-language/schema/raw/master/csl-citation.json"}</w:instrText>
      </w:r>
      <w:r w:rsidR="000F4C09">
        <w:rPr>
          <w:rFonts w:ascii="Arial" w:hAnsi="Arial" w:cs="Arial"/>
          <w:bCs/>
        </w:rPr>
        <w:fldChar w:fldCharType="separate"/>
      </w:r>
      <w:r w:rsidR="00F542D4" w:rsidRPr="00F542D4">
        <w:rPr>
          <w:rFonts w:ascii="Arial" w:hAnsi="Arial" w:cs="Arial"/>
          <w:bCs/>
          <w:noProof/>
        </w:rPr>
        <w:t>(Güsewell 2004, Kramer-Walter et al. 2016)</w:t>
      </w:r>
      <w:r w:rsidR="000F4C09">
        <w:rPr>
          <w:rFonts w:ascii="Arial" w:hAnsi="Arial" w:cs="Arial"/>
          <w:bCs/>
        </w:rPr>
        <w:fldChar w:fldCharType="end"/>
      </w:r>
      <w:r w:rsidR="00196302">
        <w:rPr>
          <w:rFonts w:ascii="Arial" w:hAnsi="Arial" w:cs="Arial"/>
          <w:bCs/>
        </w:rPr>
        <w:t xml:space="preserve">. </w:t>
      </w:r>
    </w:p>
    <w:p w14:paraId="04BB9AD1" w14:textId="5865302F" w:rsidR="00B469C1" w:rsidRDefault="00193595" w:rsidP="00B469C1">
      <w:pPr>
        <w:rPr>
          <w:rFonts w:ascii="Arial" w:hAnsi="Arial" w:cs="Arial"/>
          <w:bCs/>
        </w:rPr>
      </w:pPr>
      <w:r>
        <w:rPr>
          <w:rFonts w:ascii="Arial" w:hAnsi="Arial" w:cs="Arial"/>
          <w:bCs/>
        </w:rPr>
        <w:t xml:space="preserve">Critically, the importance of competition for belowground resources will depend on system-specific factors that </w:t>
      </w:r>
      <w:r w:rsidR="007D06CE">
        <w:rPr>
          <w:rFonts w:ascii="Arial" w:hAnsi="Arial" w:cs="Arial"/>
          <w:bCs/>
        </w:rPr>
        <w:t>structure plant communiti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id":"ITEM-3","itemData":{"DOI":"10.1086/665650","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 © 2012 by The University of Chicago.","author":[{"dropping-particle":"","family":"Brauer","given":"Verena S.","non-dropping-particle":"","parse-names":false,"suffix":""},{"dropping-particle":"","family":"Stomp","given":"Maayke","non-dropping-particle":"","parse-names":false,"suffix":""},{"dropping-particle":"","family":"Huisman","given":"Jef","non-dropping-particle":"","parse-names":false,"suffix":""}],"container-title":"American Naturalist","id":"ITEM-3","issue":"6","issued":{"date-parts":[["2012"]]},"page":"721-740","title":"The nutrient-load hypothesis: Patterns of resource limitation and community structure driven by competition for nutrients and light","type":"article-journal","volume":"179"},"uris":["http://www.mendeley.com/documents/?uuid=858b410f-7d53-4e04-8379-6d8d1e27a1a0"]}],"mendeley":{"formattedCitation":"(Passarge et al. 2006, Brauer et al. 2012, Hautier et al. 2018)","plainTextFormattedCitation":"(Passarge et al. 2006, Brauer et al. 2012, Hautier et al. 2018)","previouslyFormattedCitation":"(Passarge et al. 2006, Brauer et al. 2012, Hautier et al. 2018)"},"properties":{"noteIndex":0},"schema":"https://github.com/citation-style-language/schema/raw/master/csl-citation.json"}</w:instrText>
      </w:r>
      <w:r w:rsidR="00B469C1">
        <w:rPr>
          <w:rFonts w:ascii="Arial" w:hAnsi="Arial" w:cs="Arial"/>
          <w:bCs/>
        </w:rPr>
        <w:fldChar w:fldCharType="separate"/>
      </w:r>
      <w:r w:rsidR="00B469C1" w:rsidRPr="009B20C6">
        <w:rPr>
          <w:rFonts w:ascii="Arial" w:hAnsi="Arial" w:cs="Arial"/>
          <w:bCs/>
          <w:noProof/>
        </w:rPr>
        <w:t>(Passarge et al. 2006, Brauer et al. 2012, Hautier et al. 2018)</w:t>
      </w:r>
      <w:r w:rsidR="00B469C1">
        <w:rPr>
          <w:rFonts w:ascii="Arial" w:hAnsi="Arial" w:cs="Arial"/>
          <w:bCs/>
        </w:rPr>
        <w:fldChar w:fldCharType="end"/>
      </w:r>
      <w:r w:rsidR="00B469C1">
        <w:rPr>
          <w:rFonts w:ascii="Arial" w:hAnsi="Arial" w:cs="Arial"/>
          <w:bCs/>
        </w:rPr>
        <w:t>.</w:t>
      </w:r>
      <w:r w:rsidR="00B469C1" w:rsidRPr="00B469C1">
        <w:rPr>
          <w:rFonts w:ascii="Arial" w:hAnsi="Arial" w:cs="Arial"/>
          <w:bCs/>
        </w:rPr>
        <w:t xml:space="preserve"> </w:t>
      </w:r>
      <w:r w:rsidR="00B469C1">
        <w:rPr>
          <w:rFonts w:ascii="Arial" w:hAnsi="Arial" w:cs="Arial"/>
          <w:bCs/>
        </w:rPr>
        <w:t xml:space="preserve">Higher average fertility and less environmental heterogeneity may encourage development of multidimensional trade-offs, while plant strategies in more stressful or variable environments </w:t>
      </w:r>
      <w:r w:rsidR="00803F46">
        <w:rPr>
          <w:rFonts w:ascii="Arial" w:hAnsi="Arial" w:cs="Arial"/>
          <w:bCs/>
        </w:rPr>
        <w:t xml:space="preserve">are more likely to be constrained along a fewer number of </w:t>
      </w:r>
      <w:r w:rsidR="0053521C">
        <w:rPr>
          <w:rFonts w:ascii="Arial" w:hAnsi="Arial" w:cs="Arial"/>
          <w:bCs/>
        </w:rPr>
        <w:t>niche ax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111/geb.12277","ISSN":"14668238","abstract":"Aim: To assess the combined influences of nutrient enrichment, invasive species and climate on assembly processes in natural annual plant communities. Location: South-west Western Australia. Methods: A comprehensive survey of winter annual plant communities (more than a thousand communities sampled in total) was undertaken across a natural moisture availability gradient in phosphorus (P)-limited York gum woodlands exposed to different levels of anthropogenic P enrichment. Three key functional traits (height, seed mass and specific leaf area) were measured incorporating intraspecific variation. Community richness, dominance of exotic species and trait distributions were investigated along local nutrient and regional climate gradients using hierarchical linear models. Results were assessed against expectations of moisture-regulated release from nutrient limitation based on trade-off theories and experimental findings of synergistic water and nutrient effects. Results: Consistent with theoretical expectations, we identified significant interactions between local P levels and regional moisture availability for many of the response variables examined. Specifically, in communities exposed to both high P and high moisture we found: (1) reduced species richness, (2) high dominance of exotic species, (3) increases in community mean trait values and (4) strongly narrowing trait ranges. These results are consistent with competitive exclusion (via light competition). In naturally low-P situations we also identified shifting trait distributions and narrowing ranges as moisture stress increased, a finding consistent with environmental filtering. Main conclusion: In this P- and water-limited system, plant community responses to P enrichment are contingent on regional moisture availability in a non-additive fashion. The most dramatic changes are seen under high-P and high-moisture conditions, i.e. where productivity is high and light has become a major limiting resource. By empirically validating theory, this study enhances our ability to predict ecological responses to multifaceted drivers of global change.","author":[{"dropping-particle":"","family":"Dwyer","given":"John M.","non-dropping-particle":"","parse-names":false,"suffix":""},{"dropping-particle":"","family":"Hobbs","given":"Richard J.","non-dropping-particle":"","parse-names":false,"suffix":""},{"dropping-particle":"","family":"Wainwright","given":"Claire E.","non-dropping-particle":"","parse-names":false,"suffix":""},{"dropping-particle":"","family":"Mayfield","given":"Margaret M.","non-dropping-particle":"","parse-names":false,"suffix":""}],"container-title":"Global Ecology and Biogeography","id":"ITEM-1","issue":"5","issued":{"date-parts":[["2015"]]},"page":"549-561","title":"Climate moderates release from nutrient limitation in natural annual plant communities","type":"article-journal","volume":"24"},"uris":["http://www.mendeley.com/documents/?uuid=b0a6094e-9f39-4681-b04d-65016b2e7d5f"]}],"mendeley":{"formattedCitation":"(Dwyer et al. 2015)","plainTextFormattedCitation":"(Dwyer et al. 2015)","previouslyFormattedCitation":"(Dwyer et al. 2015)"},"properties":{"noteIndex":0},"schema":"https://github.com/citation-style-language/schema/raw/master/csl-citation.json"}</w:instrText>
      </w:r>
      <w:r w:rsidR="00B469C1">
        <w:rPr>
          <w:rFonts w:ascii="Arial" w:hAnsi="Arial" w:cs="Arial"/>
          <w:bCs/>
        </w:rPr>
        <w:fldChar w:fldCharType="separate"/>
      </w:r>
      <w:r w:rsidR="00B469C1" w:rsidRPr="00E6486F">
        <w:rPr>
          <w:rFonts w:ascii="Arial" w:hAnsi="Arial" w:cs="Arial"/>
          <w:bCs/>
          <w:noProof/>
        </w:rPr>
        <w:t>(Dwyer et al. 2015)</w:t>
      </w:r>
      <w:r w:rsidR="00B469C1">
        <w:rPr>
          <w:rFonts w:ascii="Arial" w:hAnsi="Arial" w:cs="Arial"/>
          <w:bCs/>
        </w:rPr>
        <w:fldChar w:fldCharType="end"/>
      </w:r>
      <w:r w:rsidR="00B469C1">
        <w:rPr>
          <w:rFonts w:ascii="Arial" w:hAnsi="Arial" w:cs="Arial"/>
          <w:bCs/>
        </w:rPr>
        <w:t xml:space="preserve">. Similarly, greater taxonomic or functional diversity may produce community outcomes that vary more strongly with fertilizer identity </w:t>
      </w:r>
      <w:r w:rsidR="00B469C1">
        <w:rPr>
          <w:rFonts w:ascii="Arial" w:hAnsi="Arial" w:cs="Arial"/>
          <w:bCs/>
        </w:rPr>
        <w:fldChar w:fldCharType="begin" w:fldLock="1"/>
      </w:r>
      <w:r w:rsidR="00B469C1">
        <w:rPr>
          <w:rFonts w:ascii="Arial" w:hAnsi="Arial" w:cs="Arial"/>
          <w:bCs/>
        </w:rPr>
        <w:instrText>ADDIN CSL_CITATION {"citationItems":[{"id":"ITEM-1","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1","issue":"12","issued":{"date-parts":[["2005"]]},"page":"4387-4392","title":"Functional- and abundance-based mechanisms explain diversity loss due to N fertilization","type":"article-journal","volume":"102"},"uris":["http://www.mendeley.com/documents/?uuid=951350a1-86c0-477d-b942-df7585b98f39"]}],"mendeley":{"formattedCitation":"(Suding et al. 2005)","plainTextFormattedCitation":"(Suding et al. 2005)","previouslyFormattedCitation":"(Suding et al. 2005)"},"properties":{"noteIndex":0},"schema":"https://github.com/citation-style-language/schema/raw/master/csl-citation.json"}</w:instrText>
      </w:r>
      <w:r w:rsidR="00B469C1">
        <w:rPr>
          <w:rFonts w:ascii="Arial" w:hAnsi="Arial" w:cs="Arial"/>
          <w:bCs/>
        </w:rPr>
        <w:fldChar w:fldCharType="separate"/>
      </w:r>
      <w:r w:rsidR="00B469C1" w:rsidRPr="00D26E3A">
        <w:rPr>
          <w:rFonts w:ascii="Arial" w:hAnsi="Arial" w:cs="Arial"/>
          <w:bCs/>
          <w:noProof/>
        </w:rPr>
        <w:t>(Suding et al. 2005)</w:t>
      </w:r>
      <w:r w:rsidR="00B469C1">
        <w:rPr>
          <w:rFonts w:ascii="Arial" w:hAnsi="Arial" w:cs="Arial"/>
          <w:bCs/>
        </w:rPr>
        <w:fldChar w:fldCharType="end"/>
      </w:r>
      <w:r w:rsidR="00B469C1">
        <w:rPr>
          <w:rFonts w:ascii="Arial" w:hAnsi="Arial" w:cs="Arial"/>
          <w:bCs/>
        </w:rPr>
        <w:t xml:space="preserve">. </w:t>
      </w:r>
    </w:p>
    <w:p w14:paraId="0F4B2413" w14:textId="6F421DDB" w:rsidR="00820611" w:rsidRPr="007B49B2" w:rsidRDefault="008F16B7" w:rsidP="008F16B7">
      <w:pPr>
        <w:rPr>
          <w:rFonts w:ascii="Arial" w:hAnsi="Arial" w:cs="Arial"/>
          <w:bCs/>
        </w:rPr>
      </w:pPr>
      <w:r>
        <w:rPr>
          <w:rFonts w:ascii="Arial" w:hAnsi="Arial" w:cs="Arial"/>
          <w:bCs/>
        </w:rPr>
        <w:t xml:space="preserve">To date, there exist few </w:t>
      </w:r>
      <w:r w:rsidR="00C46A57">
        <w:rPr>
          <w:rFonts w:ascii="Arial" w:hAnsi="Arial" w:cs="Arial"/>
          <w:bCs/>
        </w:rPr>
        <w:t xml:space="preserve">global-scale syntheses </w:t>
      </w:r>
      <w:r w:rsidRPr="00E6486F">
        <w:rPr>
          <w:rFonts w:ascii="Arial" w:hAnsi="Arial" w:cs="Arial"/>
          <w:bCs/>
        </w:rPr>
        <w:t xml:space="preserve">of the trade-off mechanisms that govern plant responses to fertilization. </w:t>
      </w:r>
      <w:r w:rsidR="00FB5A62">
        <w:rPr>
          <w:rFonts w:ascii="Arial" w:hAnsi="Arial" w:cs="Arial"/>
          <w:bCs/>
        </w:rPr>
        <w:t xml:space="preserve">This may be due, in part, to the use of traditional analytical methods that focus on the magnitude of community response to treatment. </w:t>
      </w:r>
      <w:r w:rsidR="00F84A63">
        <w:rPr>
          <w:rFonts w:ascii="Arial" w:hAnsi="Arial" w:cs="Arial"/>
          <w:bCs/>
        </w:rPr>
        <w:t xml:space="preserve">While these approaches detect sensitivity to variation along niche axes, a focus on the direction of change may better capture </w:t>
      </w:r>
      <w:r w:rsidR="00D624D7">
        <w:rPr>
          <w:rFonts w:ascii="Arial" w:hAnsi="Arial" w:cs="Arial"/>
          <w:bCs/>
        </w:rPr>
        <w:t xml:space="preserve">trade-offs among them. </w:t>
      </w:r>
      <w:r w:rsidR="00C46A57">
        <w:rPr>
          <w:rFonts w:ascii="Arial" w:hAnsi="Arial" w:cs="Arial"/>
          <w:bCs/>
        </w:rPr>
        <w:t xml:space="preserve">Using data from the Nutrient Network, a globally distributed experiment manipulating the availability of belowground resources, we </w:t>
      </w:r>
      <w:r w:rsidR="00110860">
        <w:rPr>
          <w:rFonts w:ascii="Arial" w:hAnsi="Arial" w:cs="Arial"/>
          <w:bCs/>
        </w:rPr>
        <w:t xml:space="preserve">quantify variation in the trajectories of change </w:t>
      </w:r>
      <w:r w:rsidR="00E630DB">
        <w:rPr>
          <w:rFonts w:ascii="Arial" w:hAnsi="Arial" w:cs="Arial"/>
          <w:bCs/>
        </w:rPr>
        <w:t xml:space="preserve">across multiple fertilization treatments. In a geometric approach, we compare </w:t>
      </w:r>
      <w:r w:rsidR="001B13FA">
        <w:rPr>
          <w:rFonts w:ascii="Arial" w:hAnsi="Arial" w:cs="Arial"/>
          <w:bCs/>
        </w:rPr>
        <w:t>observed direction</w:t>
      </w:r>
      <w:r w:rsidR="003C11DC">
        <w:rPr>
          <w:rFonts w:ascii="Arial" w:hAnsi="Arial" w:cs="Arial"/>
          <w:bCs/>
        </w:rPr>
        <w:t>s</w:t>
      </w:r>
      <w:r w:rsidR="001B13FA">
        <w:rPr>
          <w:rFonts w:ascii="Arial" w:hAnsi="Arial" w:cs="Arial"/>
          <w:bCs/>
        </w:rPr>
        <w:t xml:space="preserve"> of change </w:t>
      </w:r>
      <w:r w:rsidR="00E630DB">
        <w:rPr>
          <w:rFonts w:ascii="Arial" w:hAnsi="Arial" w:cs="Arial"/>
          <w:bCs/>
        </w:rPr>
        <w:t xml:space="preserve">to </w:t>
      </w:r>
      <w:r w:rsidR="001B13FA">
        <w:rPr>
          <w:rFonts w:ascii="Arial" w:hAnsi="Arial" w:cs="Arial"/>
          <w:bCs/>
        </w:rPr>
        <w:t>a “neutral” expectation</w:t>
      </w:r>
      <w:r w:rsidR="007D4BA0">
        <w:rPr>
          <w:rFonts w:ascii="Arial" w:hAnsi="Arial" w:cs="Arial"/>
          <w:bCs/>
        </w:rPr>
        <w:t xml:space="preserve"> (</w:t>
      </w:r>
      <w:proofErr w:type="spellStart"/>
      <w:r w:rsidR="007D4BA0" w:rsidRPr="00813753">
        <w:rPr>
          <w:rFonts w:ascii="Arial" w:hAnsi="Arial" w:cs="Arial"/>
          <w:bCs/>
          <w:i/>
          <w:iCs/>
        </w:rPr>
        <w:t>sensu</w:t>
      </w:r>
      <w:proofErr w:type="spellEnd"/>
      <w:r w:rsidR="007D4BA0">
        <w:rPr>
          <w:rFonts w:ascii="Arial" w:hAnsi="Arial" w:cs="Arial"/>
          <w:bCs/>
        </w:rPr>
        <w:t xml:space="preserve"> </w:t>
      </w:r>
      <w:r w:rsidR="007D4BA0">
        <w:rPr>
          <w:rFonts w:ascii="Arial" w:hAnsi="Arial" w:cs="Arial"/>
          <w:bCs/>
        </w:rPr>
        <w:fldChar w:fldCharType="begin" w:fldLock="1"/>
      </w:r>
      <w:r w:rsidR="007D4BA0">
        <w:rPr>
          <w:rFonts w:ascii="Arial" w:hAnsi="Arial" w:cs="Arial"/>
          <w:bCs/>
        </w:rPr>
        <w:instrText>ADDIN CSL_CITATION {"citationItems":[{"id":"ITEM-1","itemData":{"author":[{"dropping-particle":"","family":"Hubbell","given":"Stephen P","non-dropping-particle":"","parse-names":false,"suffix":""}],"id":"ITEM-1","issued":{"date-parts":[["2001"]]},"publisher":"Princeton University Press","publisher-place":"Princeton, NJ","title":"The unified neutral theory of biodiversity and biogeography","type":"book"},"uris":["http://www.mendeley.com/documents/?uuid=1d63314a-5124-4b61-be45-ba8bf42c7154"]}],"mendeley":{"formattedCitation":"(Hubbell 2001)","manualFormatting":"Hubbell 2001)","plainTextFormattedCitation":"(Hubbell 2001)","previouslyFormattedCitation":"(Hubbell 2001)"},"properties":{"noteIndex":0},"schema":"https://github.com/citation-style-language/schema/raw/master/csl-citation.json"}</w:instrText>
      </w:r>
      <w:r w:rsidR="007D4BA0">
        <w:rPr>
          <w:rFonts w:ascii="Arial" w:hAnsi="Arial" w:cs="Arial"/>
          <w:bCs/>
        </w:rPr>
        <w:fldChar w:fldCharType="separate"/>
      </w:r>
      <w:r w:rsidR="007D4BA0" w:rsidRPr="0046388A">
        <w:rPr>
          <w:rFonts w:ascii="Arial" w:hAnsi="Arial" w:cs="Arial"/>
          <w:bCs/>
          <w:noProof/>
        </w:rPr>
        <w:t>Hubbell 2001)</w:t>
      </w:r>
      <w:r w:rsidR="007D4BA0">
        <w:rPr>
          <w:rFonts w:ascii="Arial" w:hAnsi="Arial" w:cs="Arial"/>
          <w:bCs/>
        </w:rPr>
        <w:fldChar w:fldCharType="end"/>
      </w:r>
      <w:r w:rsidR="001B13FA">
        <w:rPr>
          <w:rFonts w:ascii="Arial" w:hAnsi="Arial" w:cs="Arial"/>
          <w:bCs/>
        </w:rPr>
        <w:t xml:space="preserve"> where species exhibit proportionally identical responses to </w:t>
      </w:r>
      <w:r w:rsidR="003F057C">
        <w:rPr>
          <w:rFonts w:ascii="Arial" w:hAnsi="Arial" w:cs="Arial"/>
          <w:bCs/>
        </w:rPr>
        <w:t xml:space="preserve">the </w:t>
      </w:r>
      <w:r w:rsidR="001B13FA">
        <w:rPr>
          <w:rFonts w:ascii="Arial" w:hAnsi="Arial" w:cs="Arial"/>
          <w:bCs/>
        </w:rPr>
        <w:t xml:space="preserve">enrichment of </w:t>
      </w:r>
      <w:r w:rsidR="00855CED">
        <w:rPr>
          <w:rFonts w:ascii="Arial" w:hAnsi="Arial" w:cs="Arial"/>
          <w:bCs/>
        </w:rPr>
        <w:t xml:space="preserve">multiple </w:t>
      </w:r>
      <w:r w:rsidR="001B13FA">
        <w:rPr>
          <w:rFonts w:ascii="Arial" w:hAnsi="Arial" w:cs="Arial"/>
          <w:bCs/>
        </w:rPr>
        <w:t xml:space="preserve">soil nutrients. </w:t>
      </w:r>
      <w:r w:rsidR="007D4BA0">
        <w:rPr>
          <w:rFonts w:ascii="Arial" w:hAnsi="Arial" w:cs="Arial"/>
          <w:bCs/>
        </w:rPr>
        <w:t xml:space="preserve">Deviations from this neutral model thus form a </w:t>
      </w:r>
      <w:r w:rsidR="00D010BB">
        <w:rPr>
          <w:rFonts w:ascii="Arial" w:hAnsi="Arial" w:cs="Arial"/>
          <w:bCs/>
        </w:rPr>
        <w:t xml:space="preserve">metric of response dimensionality that may be used to </w:t>
      </w:r>
      <w:r w:rsidR="009B5FC0">
        <w:rPr>
          <w:rFonts w:ascii="Arial" w:hAnsi="Arial" w:cs="Arial"/>
          <w:bCs/>
        </w:rPr>
        <w:t xml:space="preserve">infer </w:t>
      </w:r>
      <w:r w:rsidR="00D010BB">
        <w:rPr>
          <w:rFonts w:ascii="Arial" w:hAnsi="Arial" w:cs="Arial"/>
          <w:bCs/>
        </w:rPr>
        <w:t>the contribution</w:t>
      </w:r>
      <w:r w:rsidR="002B75F2">
        <w:rPr>
          <w:rFonts w:ascii="Arial" w:hAnsi="Arial" w:cs="Arial"/>
          <w:bCs/>
        </w:rPr>
        <w:t>s</w:t>
      </w:r>
      <w:r w:rsidR="00D010BB">
        <w:rPr>
          <w:rFonts w:ascii="Arial" w:hAnsi="Arial" w:cs="Arial"/>
          <w:bCs/>
        </w:rPr>
        <w:t xml:space="preserve"> of different trade-off </w:t>
      </w:r>
      <w:r w:rsidR="003C11DC">
        <w:rPr>
          <w:rFonts w:ascii="Arial" w:hAnsi="Arial" w:cs="Arial"/>
          <w:bCs/>
        </w:rPr>
        <w:t>mechanisms</w:t>
      </w:r>
      <w:r w:rsidR="00D010BB">
        <w:rPr>
          <w:rFonts w:ascii="Arial" w:hAnsi="Arial" w:cs="Arial"/>
          <w:bCs/>
        </w:rPr>
        <w:t>.</w:t>
      </w:r>
    </w:p>
    <w:p w14:paraId="1073998E" w14:textId="0E47EB28" w:rsidR="008F16B7" w:rsidRDefault="008F16B7" w:rsidP="008F16B7">
      <w:pPr>
        <w:rPr>
          <w:rFonts w:ascii="Arial" w:hAnsi="Arial" w:cs="Arial"/>
          <w:bCs/>
        </w:rPr>
      </w:pPr>
      <w:r>
        <w:rPr>
          <w:rFonts w:ascii="Arial" w:hAnsi="Arial" w:cs="Arial"/>
          <w:bCs/>
        </w:rPr>
        <w:t xml:space="preserve">By quantifying the variation among response trajectories, we aim to assess global and site-specific variation in the drivers of resource competition in grassland systems. We hypothesize that community responses to fertilization will be less varied (more one-dimensional) in spatially or temporally heterogeneous systems and those of lower productivity, where specialization on individual </w:t>
      </w:r>
      <w:r w:rsidR="002A4D8B">
        <w:rPr>
          <w:rFonts w:ascii="Arial" w:hAnsi="Arial" w:cs="Arial"/>
          <w:bCs/>
        </w:rPr>
        <w:t xml:space="preserve">soil nutrients </w:t>
      </w:r>
      <w:r>
        <w:rPr>
          <w:rFonts w:ascii="Arial" w:hAnsi="Arial" w:cs="Arial"/>
          <w:bCs/>
        </w:rPr>
        <w:t>is unlikely to form an important axis of niche differentiation. In contrast, we expect multi-dimensional tradeoffs in belowground resource use to be more important in systems where diversity is maintained by local coexistence mechanisms in taxonomically diverse, resource-rich environments</w:t>
      </w:r>
      <w:r w:rsidR="0046388A">
        <w:rPr>
          <w:rFonts w:ascii="Arial" w:hAnsi="Arial" w:cs="Arial"/>
          <w:bCs/>
        </w:rPr>
        <w:t xml:space="preserve">. </w:t>
      </w:r>
      <w:r>
        <w:rPr>
          <w:rFonts w:ascii="Arial" w:hAnsi="Arial" w:cs="Arial"/>
          <w:bCs/>
        </w:rPr>
        <w:t xml:space="preserve"> </w:t>
      </w:r>
    </w:p>
    <w:p w14:paraId="7A18CAB5" w14:textId="22DE1BAB" w:rsidR="00897145" w:rsidRDefault="00897145">
      <w:pPr>
        <w:rPr>
          <w:rFonts w:ascii="Arial" w:hAnsi="Arial" w:cs="Arial"/>
          <w:b/>
        </w:rPr>
      </w:pPr>
    </w:p>
    <w:p w14:paraId="4A0A0434" w14:textId="1A84F788"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1249ADD9" w:rsidR="00ED3A53" w:rsidRPr="00B776A3" w:rsidRDefault="00E7485B" w:rsidP="00337F21">
      <w:pPr>
        <w:rPr>
          <w:rFonts w:ascii="Arial" w:hAnsi="Arial" w:cs="Arial"/>
          <w:bCs/>
        </w:rPr>
      </w:pPr>
      <w:r>
        <w:rPr>
          <w:rFonts w:ascii="Arial" w:hAnsi="Arial" w:cs="Arial"/>
          <w:bCs/>
        </w:rPr>
        <w:lastRenderedPageBreak/>
        <w:t xml:space="preserve">For this study, we examined </w:t>
      </w:r>
      <w:r w:rsidR="00DD63C1">
        <w:rPr>
          <w:rFonts w:ascii="Arial" w:hAnsi="Arial" w:cs="Arial"/>
          <w:bCs/>
        </w:rPr>
        <w:t xml:space="preserve">49 </w:t>
      </w:r>
      <w:r w:rsidR="00337F21" w:rsidRPr="000D1D59">
        <w:rPr>
          <w:rFonts w:ascii="Arial" w:hAnsi="Arial" w:cs="Arial"/>
          <w:bCs/>
        </w:rPr>
        <w:t>study sites</w:t>
      </w:r>
      <w:r>
        <w:rPr>
          <w:rFonts w:ascii="Arial" w:hAnsi="Arial" w:cs="Arial"/>
          <w:bCs/>
        </w:rPr>
        <w:t xml:space="preserve"> that are</w:t>
      </w:r>
      <w:r w:rsidR="00337F21" w:rsidRPr="000D1D59">
        <w:rPr>
          <w:rFonts w:ascii="Arial" w:hAnsi="Arial" w:cs="Arial"/>
          <w:bCs/>
        </w:rPr>
        <w:t xml:space="preserve"> part of the Nutrient Network, a cooperative, globally distributed experiment</w:t>
      </w:r>
      <w:r w:rsidR="00B776A3">
        <w:rPr>
          <w:rFonts w:ascii="Arial" w:hAnsi="Arial" w:cs="Arial"/>
          <w:bCs/>
        </w:rPr>
        <w:t xml:space="preserve"> </w:t>
      </w:r>
      <w:r w:rsidR="00B776A3">
        <w:rPr>
          <w:rFonts w:ascii="Arial" w:hAnsi="Arial" w:cs="Arial"/>
          <w:bCs/>
        </w:rPr>
        <w:fldChar w:fldCharType="begin" w:fldLock="1"/>
      </w:r>
      <w:r w:rsidR="00735224">
        <w:rPr>
          <w:rFonts w:ascii="Arial" w:hAnsi="Arial" w:cs="Arial"/>
          <w:bCs/>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ae638c09-6e09-4f60-b6db-81fdd7ad36a3"]}],"mendeley":{"formattedCitation":"(Borer et al. 2014)","plainTextFormattedCitation":"(Borer et al. 2014)","previouslyFormattedCitation":"(Borer et al. 2014)"},"properties":{"noteIndex":0},"schema":"https://github.com/citation-style-language/schema/raw/master/csl-citation.json"}</w:instrText>
      </w:r>
      <w:r w:rsidR="00B776A3">
        <w:rPr>
          <w:rFonts w:ascii="Arial" w:hAnsi="Arial" w:cs="Arial"/>
          <w:bCs/>
        </w:rPr>
        <w:fldChar w:fldCharType="separate"/>
      </w:r>
      <w:r w:rsidR="00B776A3" w:rsidRPr="00B776A3">
        <w:rPr>
          <w:rFonts w:ascii="Arial" w:hAnsi="Arial" w:cs="Arial"/>
          <w:bCs/>
          <w:noProof/>
        </w:rPr>
        <w:t>(Borer et al. 2014)</w:t>
      </w:r>
      <w:r w:rsidR="00B776A3">
        <w:rPr>
          <w:rFonts w:ascii="Arial" w:hAnsi="Arial" w:cs="Arial"/>
          <w:bCs/>
        </w:rPr>
        <w:fldChar w:fldCharType="end"/>
      </w:r>
      <w:r w:rsidR="00DC3F6A">
        <w:rPr>
          <w:rFonts w:ascii="Arial" w:hAnsi="Arial" w:cs="Arial"/>
          <w:bCs/>
        </w:rPr>
        <w:t xml:space="preserve"> </w:t>
      </w:r>
      <w:r w:rsidR="00337F21"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w:t>
      </w:r>
      <w:r w:rsidR="0072569F" w:rsidRPr="00B776A3">
        <w:rPr>
          <w:rFonts w:ascii="Arial" w:hAnsi="Arial" w:cs="Arial"/>
          <w:bCs/>
        </w:rPr>
        <w:t xml:space="preserve">potassium </w:t>
      </w:r>
      <w:r w:rsidR="00A24ADC" w:rsidRPr="00B776A3">
        <w:rPr>
          <w:rFonts w:ascii="Arial" w:hAnsi="Arial" w:cs="Arial"/>
          <w:bCs/>
        </w:rPr>
        <w:t xml:space="preserve">with </w:t>
      </w:r>
      <w:r w:rsidR="0072569F" w:rsidRPr="00B776A3">
        <w:rPr>
          <w:rFonts w:ascii="Arial" w:hAnsi="Arial" w:cs="Arial"/>
          <w:bCs/>
        </w:rPr>
        <w:t>other micronutrient</w:t>
      </w:r>
      <w:r w:rsidR="0019467D" w:rsidRPr="00B776A3">
        <w:rPr>
          <w:rFonts w:ascii="Arial" w:hAnsi="Arial" w:cs="Arial"/>
          <w:bCs/>
        </w:rPr>
        <w:t>s</w:t>
      </w:r>
      <w:r w:rsidR="0072569F" w:rsidRPr="00B776A3">
        <w:rPr>
          <w:rFonts w:ascii="Arial" w:hAnsi="Arial" w:cs="Arial"/>
          <w:bCs/>
        </w:rPr>
        <w:t xml:space="preserve"> </w:t>
      </w:r>
      <w:r w:rsidR="00A24ADC" w:rsidRPr="00B776A3">
        <w:rPr>
          <w:rFonts w:ascii="Arial" w:hAnsi="Arial" w:cs="Arial"/>
          <w:bCs/>
        </w:rPr>
        <w:t>(</w:t>
      </w:r>
      <w:r w:rsidR="0072569F" w:rsidRPr="00B776A3">
        <w:rPr>
          <w:rFonts w:ascii="Arial" w:hAnsi="Arial" w:cs="Arial"/>
          <w:bCs/>
        </w:rPr>
        <w:t>K</w:t>
      </w:r>
      <w:r w:rsidR="001B582A" w:rsidRPr="00B776A3">
        <w:rPr>
          <w:rFonts w:ascii="Arial" w:hAnsi="Arial" w:cs="Arial"/>
          <w:bCs/>
          <w:vertAlign w:val="subscript"/>
        </w:rPr>
        <w:t>µ</w:t>
      </w:r>
      <w:r w:rsidR="0072569F" w:rsidRPr="00B776A3">
        <w:rPr>
          <w:rFonts w:ascii="Arial" w:hAnsi="Arial" w:cs="Arial"/>
          <w:bCs/>
        </w:rPr>
        <w:t>) fertilization treatments, in addition to fencing treatments crossed with +NPK</w:t>
      </w:r>
      <w:r w:rsidR="001B582A" w:rsidRPr="00B776A3">
        <w:rPr>
          <w:rFonts w:ascii="Arial" w:hAnsi="Arial" w:cs="Arial"/>
          <w:bCs/>
          <w:vertAlign w:val="subscript"/>
        </w:rPr>
        <w:t>µ</w:t>
      </w:r>
      <w:r w:rsidR="0072569F" w:rsidRPr="00B776A3">
        <w:rPr>
          <w:rFonts w:ascii="Arial" w:hAnsi="Arial" w:cs="Arial"/>
          <w:bCs/>
        </w:rPr>
        <w:t xml:space="preserve"> enrichment.</w:t>
      </w:r>
      <w:r w:rsidR="00ED3A53" w:rsidRPr="00B776A3">
        <w:rPr>
          <w:rFonts w:ascii="Arial" w:hAnsi="Arial" w:cs="Arial"/>
          <w:bCs/>
        </w:rPr>
        <w:t xml:space="preserve"> All nutrient enrichment treatments </w:t>
      </w:r>
      <w:r w:rsidR="005E35A5" w:rsidRPr="00B776A3">
        <w:rPr>
          <w:rFonts w:ascii="Arial" w:hAnsi="Arial" w:cs="Arial"/>
          <w:bCs/>
        </w:rPr>
        <w:t>were applied at a rate of 10 g N/P/K m</w:t>
      </w:r>
      <w:r w:rsidR="005E35A5" w:rsidRPr="00B776A3">
        <w:rPr>
          <w:rFonts w:ascii="Arial" w:hAnsi="Arial" w:cs="Arial"/>
          <w:bCs/>
          <w:vertAlign w:val="superscript"/>
        </w:rPr>
        <w:t>-2</w:t>
      </w:r>
      <w:r w:rsidR="005E35A5" w:rsidRPr="00B776A3">
        <w:rPr>
          <w:rFonts w:ascii="Arial" w:hAnsi="Arial" w:cs="Arial"/>
          <w:bCs/>
        </w:rPr>
        <w:t xml:space="preserve"> year</w:t>
      </w:r>
      <w:r w:rsidR="005E35A5" w:rsidRPr="00B776A3">
        <w:rPr>
          <w:rFonts w:ascii="Arial" w:hAnsi="Arial" w:cs="Arial"/>
          <w:bCs/>
          <w:vertAlign w:val="superscript"/>
        </w:rPr>
        <w:t>-1</w:t>
      </w:r>
      <w:r w:rsidR="00016CC1" w:rsidRPr="00B776A3">
        <w:rPr>
          <w:rFonts w:ascii="Arial" w:hAnsi="Arial" w:cs="Arial"/>
          <w:bCs/>
        </w:rPr>
        <w:t xml:space="preserve"> as time-release urea, triple-super-phosphate, and potassium sulfate, </w:t>
      </w:r>
      <w:r w:rsidR="00E27662" w:rsidRPr="00B776A3">
        <w:rPr>
          <w:rFonts w:ascii="Arial" w:hAnsi="Arial" w:cs="Arial"/>
          <w:bCs/>
        </w:rPr>
        <w:t>respectively</w:t>
      </w:r>
      <w:r w:rsidR="00016CC1" w:rsidRPr="00B776A3">
        <w:rPr>
          <w:rFonts w:ascii="Arial" w:hAnsi="Arial" w:cs="Arial"/>
          <w:bCs/>
        </w:rPr>
        <w:t xml:space="preserve">. A </w:t>
      </w:r>
      <w:r w:rsidR="007B49B2" w:rsidRPr="00B776A3">
        <w:rPr>
          <w:rFonts w:ascii="Arial" w:hAnsi="Arial" w:cs="Arial"/>
          <w:bCs/>
        </w:rPr>
        <w:t xml:space="preserve">micronutrient mix </w:t>
      </w:r>
      <w:r w:rsidR="007B49B2" w:rsidRPr="00B776A3">
        <w:rPr>
          <w:rFonts w:ascii="Arial" w:hAnsi="Arial" w:cs="Arial"/>
        </w:rPr>
        <w:t>(</w:t>
      </w:r>
      <w:r w:rsidR="00A722BB" w:rsidRPr="00B776A3">
        <w:rPr>
          <w:rFonts w:ascii="Arial" w:hAnsi="Arial" w:cs="Arial"/>
        </w:rPr>
        <w:t xml:space="preserve">17% Fe, 12% S , </w:t>
      </w:r>
      <w:r w:rsidR="007B49B2" w:rsidRPr="00B776A3">
        <w:rPr>
          <w:rFonts w:ascii="Arial" w:hAnsi="Arial" w:cs="Arial"/>
        </w:rPr>
        <w:t xml:space="preserve">6% Ca, 3% Mg, </w:t>
      </w:r>
      <w:r w:rsidR="00A722BB" w:rsidRPr="00B776A3">
        <w:rPr>
          <w:rFonts w:ascii="Arial" w:hAnsi="Arial" w:cs="Arial"/>
        </w:rPr>
        <w:t>2.5% Mn,</w:t>
      </w:r>
      <w:r w:rsidR="007B49B2" w:rsidRPr="00B776A3">
        <w:rPr>
          <w:rFonts w:ascii="Arial" w:hAnsi="Arial" w:cs="Arial"/>
        </w:rPr>
        <w:t xml:space="preserve"> </w:t>
      </w:r>
      <w:r w:rsidR="00A722BB" w:rsidRPr="00B776A3">
        <w:rPr>
          <w:rFonts w:ascii="Arial" w:hAnsi="Arial" w:cs="Arial"/>
        </w:rPr>
        <w:t>1% Zn</w:t>
      </w:r>
      <w:r w:rsidR="007B49B2" w:rsidRPr="00B776A3">
        <w:rPr>
          <w:rFonts w:ascii="Arial" w:hAnsi="Arial" w:cs="Arial"/>
        </w:rPr>
        <w:t>, 1% Cu,</w:t>
      </w:r>
      <w:r w:rsidR="00A722BB" w:rsidRPr="00B776A3">
        <w:rPr>
          <w:rFonts w:ascii="Arial" w:hAnsi="Arial" w:cs="Arial"/>
        </w:rPr>
        <w:t xml:space="preserve"> 0.1% B, and </w:t>
      </w:r>
      <w:r w:rsidR="007B49B2" w:rsidRPr="00B776A3">
        <w:rPr>
          <w:rFonts w:ascii="Arial" w:hAnsi="Arial" w:cs="Arial"/>
        </w:rPr>
        <w:t>0.05% Mo)</w:t>
      </w:r>
      <w:r w:rsidR="00502E97" w:rsidRPr="00B776A3">
        <w:rPr>
          <w:rFonts w:ascii="Arial" w:hAnsi="Arial" w:cs="Arial"/>
          <w:bCs/>
        </w:rPr>
        <w:t xml:space="preserve"> </w:t>
      </w:r>
      <w:r w:rsidR="005E35A5" w:rsidRPr="00B776A3">
        <w:rPr>
          <w:rFonts w:ascii="Arial" w:hAnsi="Arial" w:cs="Arial"/>
          <w:bCs/>
        </w:rPr>
        <w:t xml:space="preserve">supplied </w:t>
      </w:r>
      <w:r w:rsidR="0088714A" w:rsidRPr="00B776A3">
        <w:rPr>
          <w:rFonts w:ascii="Arial" w:hAnsi="Arial" w:cs="Arial"/>
          <w:bCs/>
        </w:rPr>
        <w:t>as part of the K</w:t>
      </w:r>
      <w:r w:rsidR="0088714A" w:rsidRPr="00B776A3">
        <w:rPr>
          <w:rFonts w:ascii="Arial" w:hAnsi="Arial" w:cs="Arial"/>
          <w:bCs/>
          <w:vertAlign w:val="subscript"/>
        </w:rPr>
        <w:t xml:space="preserve">µ </w:t>
      </w:r>
      <w:r w:rsidR="0088714A" w:rsidRPr="00104327">
        <w:rPr>
          <w:rFonts w:ascii="Arial" w:hAnsi="Arial" w:cs="Arial"/>
          <w:bCs/>
        </w:rPr>
        <w:t xml:space="preserve">treatment </w:t>
      </w:r>
      <w:r w:rsidR="007B49B2" w:rsidRPr="00B776A3">
        <w:rPr>
          <w:rFonts w:ascii="Arial" w:hAnsi="Arial" w:cs="Arial"/>
          <w:bCs/>
        </w:rPr>
        <w:t xml:space="preserve">only </w:t>
      </w:r>
      <w:r w:rsidR="005E35A5" w:rsidRPr="00B776A3">
        <w:rPr>
          <w:rFonts w:ascii="Arial" w:hAnsi="Arial" w:cs="Arial"/>
          <w:bCs/>
        </w:rPr>
        <w:t>during the first treatment year</w:t>
      </w:r>
      <w:r w:rsidR="00502E97" w:rsidRPr="00B776A3">
        <w:rPr>
          <w:rFonts w:ascii="Arial" w:hAnsi="Arial" w:cs="Arial"/>
          <w:bCs/>
        </w:rPr>
        <w:t xml:space="preserve"> at a rate of 100g m</w:t>
      </w:r>
      <w:r w:rsidR="00502E97" w:rsidRPr="00B776A3">
        <w:rPr>
          <w:rFonts w:ascii="Arial" w:hAnsi="Arial" w:cs="Arial"/>
          <w:bCs/>
          <w:vertAlign w:val="superscript"/>
        </w:rPr>
        <w:t xml:space="preserve">-2 </w:t>
      </w:r>
      <w:r w:rsidR="00502E97" w:rsidRPr="00B776A3">
        <w:rPr>
          <w:rFonts w:ascii="Arial" w:hAnsi="Arial" w:cs="Arial"/>
          <w:bCs/>
        </w:rPr>
        <w:t xml:space="preserve">to avoid </w:t>
      </w:r>
      <w:r w:rsidR="00280505" w:rsidRPr="00B776A3">
        <w:rPr>
          <w:rFonts w:ascii="Arial" w:hAnsi="Arial" w:cs="Arial"/>
          <w:bCs/>
        </w:rPr>
        <w:t xml:space="preserve">accumulation </w:t>
      </w:r>
      <w:r w:rsidR="00502E97" w:rsidRPr="00B776A3">
        <w:rPr>
          <w:rFonts w:ascii="Arial" w:hAnsi="Arial" w:cs="Arial"/>
          <w:bCs/>
        </w:rPr>
        <w:t>toxicity</w:t>
      </w:r>
      <w:r w:rsidR="005E35A5" w:rsidRPr="00B776A3">
        <w:rPr>
          <w:rFonts w:ascii="Arial" w:hAnsi="Arial" w:cs="Arial"/>
          <w:bCs/>
        </w:rPr>
        <w:t>.</w:t>
      </w:r>
    </w:p>
    <w:p w14:paraId="7E7C25E7" w14:textId="0DF0F95C" w:rsidR="00813753" w:rsidRPr="000D1D59" w:rsidRDefault="0072569F" w:rsidP="00337F21">
      <w:pPr>
        <w:rPr>
          <w:rFonts w:ascii="Arial" w:hAnsi="Arial" w:cs="Arial"/>
          <w:bCs/>
        </w:rPr>
      </w:pPr>
      <w:r w:rsidRPr="00B776A3">
        <w:rPr>
          <w:rFonts w:ascii="Arial" w:hAnsi="Arial" w:cs="Arial"/>
          <w:bCs/>
        </w:rPr>
        <w:t xml:space="preserve"> For our analysis, experimental results were filtered to control plots and those receiving single nutrient addition treatments (+N, +P, or +K</w:t>
      </w:r>
      <w:r w:rsidR="001B582A" w:rsidRPr="00B776A3">
        <w:rPr>
          <w:rFonts w:ascii="Arial" w:hAnsi="Arial" w:cs="Arial"/>
          <w:bCs/>
          <w:vertAlign w:val="subscript"/>
        </w:rPr>
        <w:t>µ</w:t>
      </w:r>
      <w:r w:rsidRPr="00B776A3">
        <w:rPr>
          <w:rFonts w:ascii="Arial" w:hAnsi="Arial" w:cs="Arial"/>
          <w:bCs/>
        </w:rPr>
        <w:t xml:space="preserve">) without fencing, </w:t>
      </w:r>
      <w:r w:rsidR="008C5E3F" w:rsidRPr="00B776A3">
        <w:rPr>
          <w:rFonts w:ascii="Arial" w:hAnsi="Arial" w:cs="Arial"/>
          <w:bCs/>
        </w:rPr>
        <w:t xml:space="preserve">resulting in </w:t>
      </w:r>
      <w:r w:rsidRPr="00B776A3">
        <w:rPr>
          <w:rFonts w:ascii="Arial" w:hAnsi="Arial" w:cs="Arial"/>
          <w:bCs/>
        </w:rPr>
        <w:t>12</w:t>
      </w:r>
      <w:r w:rsidR="005B17D7" w:rsidRPr="00B776A3">
        <w:rPr>
          <w:rFonts w:ascii="Arial" w:hAnsi="Arial" w:cs="Arial"/>
          <w:bCs/>
        </w:rPr>
        <w:t xml:space="preserve"> – </w:t>
      </w:r>
      <w:r w:rsidR="00691900" w:rsidRPr="00B776A3">
        <w:rPr>
          <w:rFonts w:ascii="Arial" w:hAnsi="Arial" w:cs="Arial"/>
          <w:bCs/>
        </w:rPr>
        <w:t xml:space="preserve">20 </w:t>
      </w:r>
      <w:r w:rsidRPr="00B776A3">
        <w:rPr>
          <w:rFonts w:ascii="Arial" w:hAnsi="Arial" w:cs="Arial"/>
          <w:bCs/>
        </w:rPr>
        <w:t>plots per site.</w:t>
      </w:r>
      <w:r w:rsidR="008C5E3F" w:rsidRPr="00B776A3">
        <w:rPr>
          <w:rFonts w:ascii="Arial" w:hAnsi="Arial" w:cs="Arial"/>
          <w:bCs/>
        </w:rPr>
        <w:t xml:space="preserve"> Treatment plots each received 10g / m</w:t>
      </w:r>
      <w:r w:rsidR="008C5E3F" w:rsidRPr="00B776A3">
        <w:rPr>
          <w:rFonts w:ascii="Arial" w:hAnsi="Arial" w:cs="Arial"/>
          <w:bCs/>
          <w:vertAlign w:val="superscript"/>
        </w:rPr>
        <w:t>2</w:t>
      </w:r>
      <w:r w:rsidR="008C5E3F" w:rsidRPr="00B776A3">
        <w:rPr>
          <w:rFonts w:ascii="Arial" w:hAnsi="Arial" w:cs="Arial"/>
          <w:bCs/>
        </w:rPr>
        <w:t xml:space="preserve"> </w:t>
      </w:r>
      <w:r w:rsidR="00D13A7C" w:rsidRPr="00B776A3">
        <w:rPr>
          <w:rFonts w:ascii="Arial" w:hAnsi="Arial" w:cs="Arial"/>
          <w:bCs/>
        </w:rPr>
        <w:t>yr</w:t>
      </w:r>
      <w:r w:rsidR="00D13A7C" w:rsidRPr="00B776A3">
        <w:rPr>
          <w:rFonts w:ascii="Arial" w:hAnsi="Arial" w:cs="Arial"/>
          <w:bCs/>
          <w:vertAlign w:val="superscript"/>
        </w:rPr>
        <w:t>-1</w:t>
      </w:r>
      <w:r w:rsidR="00D13A7C" w:rsidRPr="00B776A3">
        <w:rPr>
          <w:rFonts w:ascii="Arial" w:hAnsi="Arial" w:cs="Arial"/>
          <w:bCs/>
        </w:rPr>
        <w:t xml:space="preserve"> of</w:t>
      </w:r>
      <w:r w:rsidR="000A00A2" w:rsidRPr="00B776A3">
        <w:rPr>
          <w:rFonts w:ascii="Arial" w:hAnsi="Arial" w:cs="Arial"/>
          <w:bCs/>
        </w:rPr>
        <w:t xml:space="preserve"> broadcast</w:t>
      </w:r>
      <w:r w:rsidR="00D13A7C" w:rsidRPr="00B776A3">
        <w:rPr>
          <w:rFonts w:ascii="Arial" w:hAnsi="Arial" w:cs="Arial"/>
          <w:bCs/>
        </w:rPr>
        <w:t xml:space="preserve"> fertil</w:t>
      </w:r>
      <w:r w:rsidR="000A00A2" w:rsidRPr="00B776A3">
        <w:rPr>
          <w:rFonts w:ascii="Arial" w:hAnsi="Arial" w:cs="Arial"/>
          <w:bCs/>
        </w:rPr>
        <w:t>i</w:t>
      </w:r>
      <w:r w:rsidR="00D13A7C" w:rsidRPr="00B776A3">
        <w:rPr>
          <w:rFonts w:ascii="Arial" w:hAnsi="Arial" w:cs="Arial"/>
          <w:bCs/>
        </w:rPr>
        <w:t>zer</w:t>
      </w:r>
      <w:r w:rsidR="008C5E3F" w:rsidRPr="00B776A3">
        <w:rPr>
          <w:rFonts w:ascii="Arial" w:hAnsi="Arial" w:cs="Arial"/>
          <w:bCs/>
        </w:rPr>
        <w:t xml:space="preserve">. </w:t>
      </w:r>
      <w:r w:rsidR="00FE0A91" w:rsidRPr="00B776A3">
        <w:rPr>
          <w:rFonts w:ascii="Arial" w:hAnsi="Arial" w:cs="Arial"/>
          <w:bCs/>
        </w:rPr>
        <w:t xml:space="preserve">Because sites were initialized at different years and observed for different durations, we filtered our dataset to focus on sites with </w:t>
      </w:r>
      <w:proofErr w:type="gramStart"/>
      <w:r w:rsidR="008410EF" w:rsidRPr="00B776A3">
        <w:rPr>
          <w:rFonts w:ascii="Arial" w:hAnsi="Arial" w:cs="Arial"/>
          <w:bCs/>
        </w:rPr>
        <w:t>a sufficient number of</w:t>
      </w:r>
      <w:proofErr w:type="gramEnd"/>
      <w:r w:rsidR="008410EF" w:rsidRPr="00B776A3">
        <w:rPr>
          <w:rFonts w:ascii="Arial" w:hAnsi="Arial" w:cs="Arial"/>
          <w:bCs/>
        </w:rPr>
        <w:t xml:space="preserve"> treatment years to have confidence in observed community responses. </w:t>
      </w:r>
      <w:r w:rsidR="00A139B3" w:rsidRPr="00B776A3">
        <w:rPr>
          <w:rFonts w:ascii="Arial" w:hAnsi="Arial" w:cs="Arial"/>
          <w:bCs/>
        </w:rPr>
        <w:t>All sites used in this analysis were observed for at least 5 years, including</w:t>
      </w:r>
      <w:r w:rsidR="00A139B3" w:rsidRPr="000D1D59">
        <w:rPr>
          <w:rFonts w:ascii="Arial" w:hAnsi="Arial" w:cs="Arial"/>
          <w:bCs/>
        </w:rPr>
        <w:t xml:space="preserve">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63B66B4" w14:textId="35FA7FA4" w:rsidR="00642C6C"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percent. </w:t>
      </w:r>
      <w:r w:rsidR="00642C6C">
        <w:rPr>
          <w:rFonts w:ascii="Arial" w:hAnsi="Arial" w:cs="Arial"/>
          <w:bCs/>
        </w:rPr>
        <w:t xml:space="preserve">Cover for each species was estimated independently, yielding total cover values that often exceeded 100% in vertically stratified communities. </w:t>
      </w:r>
      <w:r w:rsidR="00217E6A">
        <w:rPr>
          <w:rFonts w:ascii="Arial" w:hAnsi="Arial" w:cs="Arial"/>
          <w:bCs/>
        </w:rPr>
        <w:t xml:space="preserve">We focused </w:t>
      </w:r>
      <w:r w:rsidR="008E1B4C">
        <w:rPr>
          <w:rFonts w:ascii="Arial" w:hAnsi="Arial" w:cs="Arial"/>
          <w:bCs/>
        </w:rPr>
        <w:t xml:space="preserve">our analysis on species </w:t>
      </w:r>
      <w:r w:rsidR="009064C8">
        <w:rPr>
          <w:rFonts w:ascii="Arial" w:hAnsi="Arial" w:cs="Arial"/>
          <w:bCs/>
        </w:rPr>
        <w:t xml:space="preserve">with well-characterized </w:t>
      </w:r>
      <w:r w:rsidR="00104BD8">
        <w:rPr>
          <w:rFonts w:ascii="Arial" w:hAnsi="Arial" w:cs="Arial"/>
          <w:bCs/>
        </w:rPr>
        <w:t xml:space="preserve">responses to nutrient enrichment, </w:t>
      </w:r>
      <w:r w:rsidR="00217E6A">
        <w:rPr>
          <w:rFonts w:ascii="Arial" w:hAnsi="Arial" w:cs="Arial"/>
          <w:bCs/>
        </w:rPr>
        <w:t xml:space="preserve">be excluding </w:t>
      </w:r>
      <w:r w:rsidR="00104BD8">
        <w:rPr>
          <w:rFonts w:ascii="Arial" w:hAnsi="Arial" w:cs="Arial"/>
          <w:bCs/>
        </w:rPr>
        <w:t>taxa that present in at least 33% of all community observations within a site.</w:t>
      </w:r>
    </w:p>
    <w:p w14:paraId="0486A0B2" w14:textId="3E74144B" w:rsidR="002261C2" w:rsidRDefault="00F83C3C" w:rsidP="00337F21">
      <w:pPr>
        <w:rPr>
          <w:rFonts w:ascii="Arial" w:hAnsi="Arial" w:cs="Arial"/>
          <w:bCs/>
        </w:rPr>
      </w:pPr>
      <w:r>
        <w:rPr>
          <w:rFonts w:ascii="Arial" w:hAnsi="Arial" w:cs="Arial"/>
          <w:bCs/>
        </w:rPr>
        <w:t>To evaluate relationships between plant life history strategy and fertilization response, species were divided into four functional groups</w:t>
      </w:r>
      <w:r w:rsidR="0021746A">
        <w:rPr>
          <w:rFonts w:ascii="Arial" w:hAnsi="Arial" w:cs="Arial"/>
          <w:bCs/>
        </w:rPr>
        <w:t xml:space="preserve">: </w:t>
      </w:r>
      <w:r>
        <w:rPr>
          <w:rFonts w:ascii="Arial" w:hAnsi="Arial" w:cs="Arial"/>
          <w:bCs/>
        </w:rPr>
        <w:t>graminoids (</w:t>
      </w:r>
      <w:r w:rsidR="00D10ECE">
        <w:rPr>
          <w:rFonts w:ascii="Arial" w:hAnsi="Arial" w:cs="Arial"/>
          <w:bCs/>
        </w:rPr>
        <w:t xml:space="preserve">order </w:t>
      </w:r>
      <w:proofErr w:type="spellStart"/>
      <w:r w:rsidR="00D10ECE" w:rsidRPr="00D10ECE">
        <w:rPr>
          <w:rFonts w:ascii="Arial" w:hAnsi="Arial" w:cs="Arial"/>
          <w:bCs/>
          <w:i/>
          <w:iCs/>
        </w:rPr>
        <w:t>Poales</w:t>
      </w:r>
      <w:proofErr w:type="spellEnd"/>
      <w:r w:rsidR="00D10ECE">
        <w:rPr>
          <w:rFonts w:ascii="Arial" w:hAnsi="Arial" w:cs="Arial"/>
          <w:bCs/>
        </w:rPr>
        <w:t xml:space="preserve">), legumes (family </w:t>
      </w:r>
      <w:r w:rsidR="00D10ECE" w:rsidRPr="00D10ECE">
        <w:rPr>
          <w:rFonts w:ascii="Arial" w:hAnsi="Arial" w:cs="Arial"/>
          <w:bCs/>
          <w:i/>
          <w:iCs/>
        </w:rPr>
        <w:t>Fabaceae</w:t>
      </w:r>
      <w:r w:rsidR="00D10ECE">
        <w:rPr>
          <w:rFonts w:ascii="Arial" w:hAnsi="Arial" w:cs="Arial"/>
          <w:bCs/>
        </w:rPr>
        <w:t>), woody species, and forbs</w:t>
      </w:r>
      <w:r w:rsidR="0021746A">
        <w:rPr>
          <w:rFonts w:ascii="Arial" w:hAnsi="Arial" w:cs="Arial"/>
          <w:bCs/>
        </w:rPr>
        <w:t>.</w:t>
      </w:r>
      <w:r w:rsidR="00492AF8">
        <w:rPr>
          <w:rFonts w:ascii="Arial" w:hAnsi="Arial" w:cs="Arial"/>
          <w:bCs/>
        </w:rPr>
        <w:t xml:space="preserve"> </w:t>
      </w:r>
      <w:r w:rsidR="00C35FCB">
        <w:rPr>
          <w:rFonts w:ascii="Arial" w:hAnsi="Arial" w:cs="Arial"/>
          <w:bCs/>
        </w:rPr>
        <w:t>At each site, plants</w:t>
      </w:r>
      <w:r w:rsidR="00492AF8">
        <w:rPr>
          <w:rFonts w:ascii="Arial" w:hAnsi="Arial" w:cs="Arial"/>
          <w:bCs/>
        </w:rPr>
        <w:t xml:space="preserve"> were also characterized by </w:t>
      </w:r>
      <w:r w:rsidR="00C35FCB">
        <w:rPr>
          <w:rFonts w:ascii="Arial" w:hAnsi="Arial" w:cs="Arial"/>
          <w:bCs/>
        </w:rPr>
        <w:t xml:space="preserve">local </w:t>
      </w:r>
      <w:r w:rsidR="00492AF8">
        <w:rPr>
          <w:rFonts w:ascii="Arial" w:hAnsi="Arial" w:cs="Arial"/>
          <w:bCs/>
        </w:rPr>
        <w:t xml:space="preserve">longevity (annual / biennial / perennial) and provenance (native / introduced).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w:t>
      </w:r>
      <w:proofErr w:type="spellStart"/>
      <w:r w:rsidR="002261C2">
        <w:rPr>
          <w:rFonts w:ascii="Arial" w:hAnsi="Arial" w:cs="Arial"/>
          <w:bCs/>
        </w:rPr>
        <w:t>ceptometer</w:t>
      </w:r>
      <w:proofErr w:type="spellEnd"/>
      <w:r w:rsidR="002261C2">
        <w:rPr>
          <w:rFonts w:ascii="Arial" w:hAnsi="Arial" w:cs="Arial"/>
          <w:bCs/>
        </w:rPr>
        <w:t xml:space="preserve">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109C9BF8" w:rsidR="00E5571C"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w:t>
      </w:r>
      <w:r w:rsidR="00AE1ADC">
        <w:rPr>
          <w:rFonts w:ascii="Arial" w:hAnsi="Arial" w:cs="Arial"/>
          <w:bCs/>
        </w:rPr>
        <w:t>weighed</w:t>
      </w:r>
      <w:r w:rsidR="002A011F">
        <w:rPr>
          <w:rFonts w:ascii="Arial" w:hAnsi="Arial" w:cs="Arial"/>
          <w:bCs/>
        </w:rPr>
        <w:t xml:space="preserve">.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63182A78" w14:textId="77777777" w:rsidR="009B2131" w:rsidRPr="000D1D59" w:rsidRDefault="009B2131" w:rsidP="00337F21">
      <w:pPr>
        <w:rPr>
          <w:rFonts w:ascii="Arial" w:hAnsi="Arial" w:cs="Arial"/>
          <w:bCs/>
        </w:rPr>
      </w:pP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lastRenderedPageBreak/>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255FDC8"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w:t>
      </w:r>
      <w:r w:rsidR="00025598">
        <w:rPr>
          <w:rFonts w:ascii="Arial" w:hAnsi="Arial" w:cs="Arial"/>
          <w:noProof/>
        </w:rPr>
        <w:t>of all</w:t>
      </w:r>
      <w:r w:rsidRPr="000D1D59">
        <w:rPr>
          <w:rFonts w:ascii="Arial" w:hAnsi="Arial" w:cs="Arial"/>
          <w:noProof/>
        </w:rPr>
        <w:t xml:space="preserve">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proofErr w:type="spellStart"/>
      <w:r w:rsidR="00EF6427" w:rsidRPr="000D1D59">
        <w:rPr>
          <w:rFonts w:ascii="Arial" w:hAnsi="Arial" w:cs="Arial"/>
          <w:i/>
          <w:iCs/>
        </w:rPr>
        <w:t>i</w:t>
      </w:r>
      <w:proofErr w:type="spellEnd"/>
      <w:r w:rsidR="00EF6427" w:rsidRPr="000D1D59">
        <w:rPr>
          <w:rFonts w:ascii="Arial" w:hAnsi="Arial" w:cs="Arial"/>
          <w:i/>
          <w:iCs/>
        </w:rPr>
        <w:t xml:space="preserve">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72A712C0" w14:textId="2FF2717C" w:rsidR="0032386F" w:rsidRPr="000D1D59" w:rsidRDefault="0032386F" w:rsidP="00307621">
      <w:pPr>
        <w:rPr>
          <w:rFonts w:ascii="Arial" w:hAnsi="Arial" w:cs="Arial"/>
          <w:bCs/>
        </w:rPr>
      </w:pPr>
      <w:r w:rsidRPr="000D1D59">
        <w:rPr>
          <w:rFonts w:ascii="Arial" w:hAnsi="Arial" w:cs="Arial"/>
          <w:bCs/>
        </w:rPr>
        <w:t xml:space="preserve">Significance of model terms </w:t>
      </w:r>
      <w:r w:rsidR="00E7485B" w:rsidRPr="000D1D59">
        <w:rPr>
          <w:rFonts w:ascii="Arial" w:hAnsi="Arial" w:cs="Arial"/>
          <w:bCs/>
        </w:rPr>
        <w:t>w</w:t>
      </w:r>
      <w:r w:rsidR="00E7485B">
        <w:rPr>
          <w:rFonts w:ascii="Arial" w:hAnsi="Arial" w:cs="Arial"/>
          <w:bCs/>
        </w:rPr>
        <w:t>as</w:t>
      </w:r>
      <w:r w:rsidR="008A76BF">
        <w:rPr>
          <w:rFonts w:ascii="Arial" w:hAnsi="Arial" w:cs="Arial"/>
          <w:bCs/>
        </w:rPr>
        <w:t xml:space="preserve"> e</w:t>
      </w:r>
      <w:r w:rsidRPr="000D1D59">
        <w:rPr>
          <w:rFonts w:ascii="Arial" w:hAnsi="Arial" w:cs="Arial"/>
          <w:bCs/>
        </w:rPr>
        <w:t>valuated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w:t>
      </w:r>
      <w:r w:rsidR="008A76BF">
        <w:rPr>
          <w:rFonts w:ascii="Arial" w:hAnsi="Arial" w:cs="Arial"/>
          <w:bCs/>
        </w:rPr>
        <w:t xml:space="preserve"> </w:t>
      </w:r>
      <w:r w:rsidR="00550E16">
        <w:rPr>
          <w:rFonts w:ascii="Arial" w:hAnsi="Arial" w:cs="Arial"/>
          <w:bCs/>
        </w:rPr>
        <w:t xml:space="preserve">We ordered model terms in a </w:t>
      </w:r>
      <w:r w:rsidR="006C5ABE">
        <w:rPr>
          <w:rFonts w:ascii="Arial" w:hAnsi="Arial" w:cs="Arial"/>
          <w:bCs/>
        </w:rPr>
        <w:t>T</w:t>
      </w:r>
      <w:r w:rsidR="00A24FE1">
        <w:rPr>
          <w:rFonts w:ascii="Arial" w:hAnsi="Arial" w:cs="Arial"/>
          <w:bCs/>
        </w:rPr>
        <w:t xml:space="preserve">ype I ANOVA </w:t>
      </w:r>
      <w:r w:rsidR="00550E16">
        <w:rPr>
          <w:rFonts w:ascii="Arial" w:hAnsi="Arial" w:cs="Arial"/>
          <w:bCs/>
        </w:rPr>
        <w:t xml:space="preserve">to </w:t>
      </w:r>
      <w:r w:rsidR="00FA03AA">
        <w:rPr>
          <w:rFonts w:ascii="Arial" w:hAnsi="Arial" w:cs="Arial"/>
          <w:bCs/>
        </w:rPr>
        <w:t xml:space="preserve">account </w:t>
      </w:r>
      <w:r w:rsidR="00A24FE1">
        <w:rPr>
          <w:rFonts w:ascii="Arial" w:hAnsi="Arial" w:cs="Arial"/>
          <w:bCs/>
        </w:rPr>
        <w:t>for the spatial and temporal variation in community composition</w:t>
      </w:r>
      <w:r w:rsidR="00550E16">
        <w:rPr>
          <w:rFonts w:ascii="Arial" w:hAnsi="Arial" w:cs="Arial"/>
          <w:bCs/>
        </w:rPr>
        <w:t xml:space="preserve"> before </w:t>
      </w:r>
      <w:r w:rsidR="00FA03AA">
        <w:rPr>
          <w:rFonts w:ascii="Arial" w:hAnsi="Arial" w:cs="Arial"/>
          <w:bCs/>
        </w:rPr>
        <w:t>testing for effects of fertilization treatment</w:t>
      </w:r>
      <w:r w:rsidR="00A24FE1">
        <w:rPr>
          <w:rFonts w:ascii="Arial" w:hAnsi="Arial" w:cs="Arial"/>
          <w:bCs/>
        </w:rPr>
        <w:t xml:space="preserve">.  </w:t>
      </w:r>
    </w:p>
    <w:p w14:paraId="499531C4" w14:textId="77777777" w:rsidR="00A6061D" w:rsidRPr="000D1D59" w:rsidRDefault="00A6061D" w:rsidP="00307621">
      <w:pPr>
        <w:rPr>
          <w:rFonts w:ascii="Arial" w:hAnsi="Arial" w:cs="Arial"/>
          <w:bCs/>
          <w:i/>
          <w:iCs/>
        </w:rPr>
      </w:pPr>
    </w:p>
    <w:p w14:paraId="6A402C66" w14:textId="13E63FDF" w:rsidR="00774B4F" w:rsidRPr="00E306D4" w:rsidRDefault="00556B1D" w:rsidP="00337F21">
      <w:pPr>
        <w:rPr>
          <w:rFonts w:ascii="Arial" w:hAnsi="Arial" w:cs="Arial"/>
          <w:bCs/>
          <w:i/>
          <w:iCs/>
        </w:rPr>
      </w:pPr>
      <w:r w:rsidRPr="000D1D59">
        <w:rPr>
          <w:rFonts w:ascii="Arial" w:hAnsi="Arial" w:cs="Arial"/>
          <w:bCs/>
          <w:i/>
          <w:iCs/>
        </w:rPr>
        <w:t>Response Dimensionality</w:t>
      </w:r>
    </w:p>
    <w:p w14:paraId="492E1106" w14:textId="685B9FC9" w:rsidR="00A414DE" w:rsidRDefault="00297FAF" w:rsidP="00194E43">
      <w:pPr>
        <w:rPr>
          <w:rFonts w:ascii="Arial" w:hAnsi="Arial" w:cs="Arial"/>
          <w:bCs/>
        </w:rPr>
      </w:pPr>
      <w:r>
        <w:rPr>
          <w:rFonts w:ascii="Arial" w:hAnsi="Arial" w:cs="Arial"/>
          <w:bCs/>
        </w:rPr>
        <w:t xml:space="preserve">While multivariate linear modelling approaches may be used to estimate the rate of community change in response to treatment, </w:t>
      </w:r>
      <w:r w:rsidR="004D34CE">
        <w:rPr>
          <w:rFonts w:ascii="Arial" w:hAnsi="Arial" w:cs="Arial"/>
          <w:bCs/>
        </w:rPr>
        <w:t xml:space="preserve">their output does not provide a quantification of similarity among directions of change. </w:t>
      </w:r>
      <w:r w:rsidR="00194E43">
        <w:rPr>
          <w:rFonts w:ascii="Arial" w:hAnsi="Arial" w:cs="Arial"/>
          <w:bCs/>
        </w:rPr>
        <w:t xml:space="preserve">To evaluate correlations among different trajectories of community response – </w:t>
      </w:r>
      <w:r w:rsidR="009B2131">
        <w:rPr>
          <w:rFonts w:ascii="Arial" w:hAnsi="Arial" w:cs="Arial"/>
          <w:bCs/>
        </w:rPr>
        <w:t>proportional consistency across</w:t>
      </w:r>
      <w:r w:rsidR="003A43D7">
        <w:rPr>
          <w:rFonts w:ascii="Arial" w:hAnsi="Arial" w:cs="Arial"/>
          <w:bCs/>
        </w:rPr>
        <w:t xml:space="preserve"> the</w:t>
      </w:r>
      <w:r w:rsidR="00194E43">
        <w:rPr>
          <w:rFonts w:ascii="Arial" w:hAnsi="Arial" w:cs="Arial"/>
          <w:bCs/>
        </w:rPr>
        <w:t xml:space="preserve"> responses of individual species that contribute to overall community response – we</w:t>
      </w:r>
      <w:r w:rsidR="000E0FCC">
        <w:rPr>
          <w:rFonts w:ascii="Arial" w:hAnsi="Arial" w:cs="Arial"/>
          <w:bCs/>
        </w:rPr>
        <w:t xml:space="preserve"> derive a geometric approach based on work of Cardinale et al. (2018). </w:t>
      </w:r>
    </w:p>
    <w:p w14:paraId="571F76CD" w14:textId="4DBC15AD" w:rsidR="00D654E8" w:rsidRPr="00445CFA" w:rsidRDefault="00732799" w:rsidP="00732799">
      <w:pPr>
        <w:rPr>
          <w:rFonts w:ascii="Arial" w:hAnsi="Arial" w:cs="Arial"/>
          <w:bCs/>
          <w:vertAlign w:val="subscript"/>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9E1331">
        <w:rPr>
          <w:rFonts w:ascii="Arial" w:hAnsi="Arial" w:cs="Arial"/>
          <w:bCs/>
        </w:rPr>
        <w:t>our approach</w:t>
      </w:r>
      <w:r w:rsidR="00E7485B">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w:t>
      </w:r>
      <w:r w:rsidR="00090F0F">
        <w:rPr>
          <w:rFonts w:ascii="Arial" w:hAnsi="Arial" w:cs="Arial"/>
          <w:bCs/>
        </w:rPr>
        <w:t xml:space="preserve">s a matrix describing the treatment responses (columns) of all </w:t>
      </w:r>
      <w:r w:rsidR="00090F0F">
        <w:rPr>
          <w:rFonts w:ascii="Arial" w:hAnsi="Arial" w:cs="Arial"/>
          <w:bCs/>
          <w:i/>
          <w:iCs/>
        </w:rPr>
        <w:t>S</w:t>
      </w:r>
      <w:r w:rsidR="00090F0F">
        <w:rPr>
          <w:rFonts w:ascii="Arial" w:hAnsi="Arial" w:cs="Arial"/>
          <w:bCs/>
        </w:rPr>
        <w:t xml:space="preserve"> species observed in a community (rows). </w:t>
      </w:r>
      <w:r w:rsidR="00445CFA">
        <w:rPr>
          <w:rFonts w:ascii="Arial" w:hAnsi="Arial" w:cs="Arial"/>
          <w:bCs/>
        </w:rPr>
        <w:t xml:space="preserve">For simplicity in notation, we define each row vector consisting of </w:t>
      </w:r>
      <w:r w:rsidR="00D01BDC">
        <w:rPr>
          <w:rFonts w:ascii="Arial" w:hAnsi="Arial" w:cs="Arial"/>
          <w:bCs/>
        </w:rPr>
        <w:t xml:space="preserve">the </w:t>
      </w:r>
      <w:proofErr w:type="spellStart"/>
      <w:r w:rsidR="00D01BDC">
        <w:rPr>
          <w:rFonts w:ascii="Arial" w:hAnsi="Arial" w:cs="Arial"/>
          <w:bCs/>
          <w:i/>
          <w:iCs/>
        </w:rPr>
        <w:t>i</w:t>
      </w:r>
      <w:r w:rsidR="00D01BDC">
        <w:rPr>
          <w:rFonts w:ascii="Arial" w:hAnsi="Arial" w:cs="Arial"/>
          <w:bCs/>
          <w:vertAlign w:val="superscript"/>
        </w:rPr>
        <w:t>th</w:t>
      </w:r>
      <w:proofErr w:type="spellEnd"/>
      <w:r w:rsidR="00D01BDC">
        <w:rPr>
          <w:rFonts w:ascii="Arial" w:hAnsi="Arial" w:cs="Arial"/>
          <w:bCs/>
          <w:i/>
          <w:iCs/>
        </w:rPr>
        <w:t xml:space="preserve"> </w:t>
      </w:r>
      <w:r w:rsidR="00445CFA">
        <w:rPr>
          <w:rFonts w:ascii="Arial" w:hAnsi="Arial" w:cs="Arial"/>
          <w:bCs/>
        </w:rPr>
        <w:t xml:space="preserve">species responses to different treatments as </w:t>
      </w:r>
      <w:r w:rsidR="00445CFA">
        <w:rPr>
          <w:rFonts w:ascii="Arial" w:hAnsi="Arial" w:cs="Arial"/>
          <w:b/>
        </w:rPr>
        <w:t>x</w:t>
      </w:r>
      <w:r w:rsidR="00445CFA">
        <w:rPr>
          <w:rFonts w:ascii="Arial" w:hAnsi="Arial" w:cs="Arial"/>
          <w:b/>
          <w:vertAlign w:val="subscript"/>
        </w:rPr>
        <w:t>i</w:t>
      </w:r>
      <w:r w:rsidR="00445CFA">
        <w:rPr>
          <w:rFonts w:ascii="Arial" w:hAnsi="Arial" w:cs="Arial"/>
          <w:bCs/>
        </w:rPr>
        <w:t xml:space="preserve">; column vectors describing the response of all species within </w:t>
      </w:r>
      <w:r w:rsidR="005A7246">
        <w:rPr>
          <w:rFonts w:ascii="Arial" w:hAnsi="Arial" w:cs="Arial"/>
          <w:bCs/>
        </w:rPr>
        <w:t xml:space="preserve">the </w:t>
      </w:r>
      <w:proofErr w:type="spellStart"/>
      <w:r w:rsidR="005A7246">
        <w:rPr>
          <w:rFonts w:ascii="Arial" w:hAnsi="Arial" w:cs="Arial"/>
          <w:bCs/>
          <w:i/>
          <w:iCs/>
        </w:rPr>
        <w:t>j</w:t>
      </w:r>
      <w:r w:rsidR="005A7246">
        <w:rPr>
          <w:rFonts w:ascii="Arial" w:hAnsi="Arial" w:cs="Arial"/>
          <w:bCs/>
          <w:vertAlign w:val="superscript"/>
        </w:rPr>
        <w:t>th</w:t>
      </w:r>
      <w:proofErr w:type="spellEnd"/>
      <w:r w:rsidR="00445CFA">
        <w:rPr>
          <w:rFonts w:ascii="Arial" w:hAnsi="Arial" w:cs="Arial"/>
          <w:bCs/>
        </w:rPr>
        <w:t xml:space="preserve"> community to a given treatment as </w:t>
      </w:r>
      <w:proofErr w:type="gramStart"/>
      <w:r w:rsidR="00445CFA">
        <w:rPr>
          <w:rFonts w:ascii="Arial" w:hAnsi="Arial" w:cs="Arial"/>
          <w:b/>
        </w:rPr>
        <w:t>x</w:t>
      </w:r>
      <w:r w:rsidR="00445CFA">
        <w:rPr>
          <w:rFonts w:ascii="Arial" w:hAnsi="Arial" w:cs="Arial"/>
          <w:b/>
          <w:vertAlign w:val="subscript"/>
        </w:rPr>
        <w:t>:,</w:t>
      </w:r>
      <w:proofErr w:type="gramEnd"/>
      <w:r w:rsidR="00445CFA">
        <w:rPr>
          <w:rFonts w:ascii="Arial" w:hAnsi="Arial" w:cs="Arial"/>
          <w:b/>
          <w:vertAlign w:val="subscript"/>
        </w:rPr>
        <w:t>j</w:t>
      </w:r>
      <w:r w:rsidR="00445CFA">
        <w:rPr>
          <w:rFonts w:ascii="Arial" w:hAnsi="Arial" w:cs="Arial"/>
          <w:bCs/>
          <w:vertAlign w:val="subscript"/>
        </w:rPr>
        <w:t xml:space="preserve">. </w:t>
      </w:r>
    </w:p>
    <w:p w14:paraId="20CBB7CF" w14:textId="5C7107F2" w:rsidR="00D654E8" w:rsidRPr="000D1D59" w:rsidRDefault="00E7739F" w:rsidP="002F4677">
      <w:pPr>
        <w:jc w:val="center"/>
        <w:rPr>
          <w:rFonts w:ascii="Arial" w:hAnsi="Arial" w:cs="Arial"/>
          <w:bCs/>
        </w:rPr>
      </w:pPr>
      <w:r w:rsidRPr="00E7739F">
        <w:rPr>
          <w:noProof/>
        </w:rPr>
        <w:lastRenderedPageBreak/>
        <w:t xml:space="preserve"> </w:t>
      </w:r>
      <w:r w:rsidR="00642CEC">
        <w:rPr>
          <w:noProof/>
        </w:rPr>
        <w:drawing>
          <wp:inline distT="0" distB="0" distL="0" distR="0" wp14:anchorId="7531EE6F" wp14:editId="66BE5917">
            <wp:extent cx="2996697" cy="161335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399" t="4005" r="30228" b="69615"/>
                    <a:stretch/>
                  </pic:blipFill>
                  <pic:spPr bwMode="auto">
                    <a:xfrm>
                      <a:off x="0" y="0"/>
                      <a:ext cx="3006267" cy="1618503"/>
                    </a:xfrm>
                    <a:prstGeom prst="rect">
                      <a:avLst/>
                    </a:prstGeom>
                    <a:noFill/>
                    <a:ln>
                      <a:noFill/>
                    </a:ln>
                    <a:extLst>
                      <a:ext uri="{53640926-AAD7-44D8-BBD7-CCE9431645EC}">
                        <a14:shadowObscured xmlns:a14="http://schemas.microsoft.com/office/drawing/2010/main"/>
                      </a:ext>
                    </a:extLst>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416E8001" w:rsidR="00D253DD" w:rsidRPr="000D1D59" w:rsidRDefault="000F06A5" w:rsidP="002F4677">
      <w:pPr>
        <w:jc w:val="center"/>
        <w:rPr>
          <w:rFonts w:ascii="Arial" w:hAnsi="Arial" w:cs="Arial"/>
          <w:bCs/>
        </w:rPr>
      </w:pPr>
      <w:r>
        <w:rPr>
          <w:noProof/>
        </w:rPr>
        <w:drawing>
          <wp:inline distT="0" distB="0" distL="0" distR="0" wp14:anchorId="47317EA1" wp14:editId="31E4E2D1">
            <wp:extent cx="1530036" cy="7623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40294" cy="767445"/>
                    </a:xfrm>
                    <a:prstGeom prst="rect">
                      <a:avLst/>
                    </a:prstGeom>
                  </pic:spPr>
                </pic:pic>
              </a:graphicData>
            </a:graphic>
          </wp:inline>
        </w:drawing>
      </w:r>
    </w:p>
    <w:p w14:paraId="01B6F6D9" w14:textId="0C3CA083" w:rsidR="00D253DD" w:rsidRPr="000D1D59" w:rsidRDefault="00D253DD" w:rsidP="00D253DD">
      <w:pPr>
        <w:rPr>
          <w:rFonts w:ascii="Arial" w:hAnsi="Arial" w:cs="Arial"/>
          <w:bCs/>
        </w:rPr>
      </w:pPr>
      <w:r w:rsidRPr="000D1D59">
        <w:rPr>
          <w:rFonts w:ascii="Arial" w:hAnsi="Arial" w:cs="Arial"/>
          <w:bCs/>
        </w:rPr>
        <w:t>Where</w:t>
      </w:r>
      <w:r w:rsidR="00921CAB">
        <w:rPr>
          <w:rFonts w:ascii="Arial" w:hAnsi="Arial" w:cs="Arial"/>
          <w:bCs/>
          <w:i/>
          <w:iCs/>
        </w:rPr>
        <w:t xml:space="preserve"> </w:t>
      </w:r>
      <w:proofErr w:type="spellStart"/>
      <w:r w:rsidR="00921CAB">
        <w:rPr>
          <w:rFonts w:ascii="Arial" w:hAnsi="Arial" w:cs="Arial"/>
          <w:bCs/>
          <w:i/>
          <w:iCs/>
        </w:rPr>
        <w:t>i</w:t>
      </w:r>
      <w:proofErr w:type="spellEnd"/>
      <w:r w:rsidR="000F06A5">
        <w:rPr>
          <w:rFonts w:ascii="Arial" w:hAnsi="Arial" w:cs="Arial"/>
          <w:bCs/>
          <w:i/>
          <w:iCs/>
        </w:rPr>
        <w:t xml:space="preserve"> </w:t>
      </w:r>
      <w:r w:rsidR="000F06A5">
        <w:rPr>
          <w:rFonts w:ascii="Arial" w:hAnsi="Arial" w:cs="Arial"/>
          <w:bCs/>
        </w:rPr>
        <w:t xml:space="preserve">iterates over </w:t>
      </w:r>
      <w:r w:rsidR="00921CAB">
        <w:rPr>
          <w:rFonts w:ascii="Arial" w:hAnsi="Arial" w:cs="Arial"/>
          <w:bCs/>
        </w:rPr>
        <w:t xml:space="preserve">the </w:t>
      </w:r>
      <w:r w:rsidR="00921CAB">
        <w:rPr>
          <w:rFonts w:ascii="Arial" w:hAnsi="Arial" w:cs="Arial"/>
          <w:bCs/>
          <w:i/>
          <w:iCs/>
        </w:rPr>
        <w:t>S</w:t>
      </w:r>
      <w:r w:rsidR="00921CAB">
        <w:rPr>
          <w:rFonts w:ascii="Arial" w:hAnsi="Arial" w:cs="Arial"/>
          <w:bCs/>
        </w:rPr>
        <w:t xml:space="preserve"> species present within each community.</w:t>
      </w:r>
      <w:r w:rsidRPr="000D1D59">
        <w:rPr>
          <w:rFonts w:ascii="Arial" w:hAnsi="Arial" w:cs="Arial"/>
          <w:bCs/>
        </w:rPr>
        <w:t xml:space="preserve"> </w:t>
      </w:r>
    </w:p>
    <w:p w14:paraId="4CD54324" w14:textId="1F47CD70" w:rsidR="00370117" w:rsidRDefault="00D253DD" w:rsidP="009B4826">
      <w:pPr>
        <w:rPr>
          <w:rFonts w:ascii="Arial" w:hAnsi="Arial" w:cs="Arial"/>
          <w:noProof/>
        </w:rPr>
      </w:pPr>
      <w:r w:rsidRPr="000D1D59">
        <w:rPr>
          <w:rFonts w:ascii="Arial" w:hAnsi="Arial" w:cs="Arial"/>
          <w:bCs/>
        </w:rPr>
        <w:t xml:space="preserve">To </w:t>
      </w:r>
      <w:r w:rsidR="00E347A2">
        <w:rPr>
          <w:rFonts w:ascii="Arial" w:hAnsi="Arial" w:cs="Arial"/>
          <w:bCs/>
        </w:rPr>
        <w:t xml:space="preserve">control for differences in </w:t>
      </w:r>
      <w:r w:rsidRPr="000D1D59">
        <w:rPr>
          <w:rFonts w:ascii="Arial" w:hAnsi="Arial" w:cs="Arial"/>
          <w:bCs/>
        </w:rPr>
        <w:t>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E7739F">
        <w:rPr>
          <w:noProof/>
        </w:rPr>
        <w:drawing>
          <wp:inline distT="0" distB="0" distL="0" distR="0" wp14:anchorId="46BDD948" wp14:editId="65CF59E1">
            <wp:extent cx="761568" cy="166647"/>
            <wp:effectExtent l="0" t="0" r="63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9291" b="25320"/>
                    <a:stretch/>
                  </pic:blipFill>
                  <pic:spPr bwMode="auto">
                    <a:xfrm>
                      <a:off x="0" y="0"/>
                      <a:ext cx="844321" cy="184755"/>
                    </a:xfrm>
                    <a:prstGeom prst="rect">
                      <a:avLst/>
                    </a:prstGeom>
                    <a:ln>
                      <a:noFill/>
                    </a:ln>
                    <a:extLst>
                      <a:ext uri="{53640926-AAD7-44D8-BBD7-CCE9431645EC}">
                        <a14:shadowObscured xmlns:a14="http://schemas.microsoft.com/office/drawing/2010/main"/>
                      </a:ext>
                    </a:extLst>
                  </pic:spPr>
                </pic:pic>
              </a:graphicData>
            </a:graphic>
          </wp:inline>
        </w:drawing>
      </w:r>
      <w:r w:rsidR="009B4826">
        <w:rPr>
          <w:rFonts w:ascii="Arial" w:hAnsi="Arial" w:cs="Arial"/>
          <w:noProof/>
        </w:rPr>
        <w:t xml:space="preserve">. After standardization, community responses to treatment are equal in </w:t>
      </w:r>
      <w:r w:rsidR="00E347A2">
        <w:rPr>
          <w:rFonts w:ascii="Arial" w:hAnsi="Arial" w:cs="Arial"/>
          <w:noProof/>
        </w:rPr>
        <w:t>length</w:t>
      </w:r>
      <w:r w:rsidR="009B4826">
        <w:rPr>
          <w:rFonts w:ascii="Arial" w:hAnsi="Arial" w:cs="Arial"/>
          <w:noProof/>
        </w:rPr>
        <w:t xml:space="preserve">, allowing for comparison </w:t>
      </w:r>
      <w:r w:rsidR="00813EEA">
        <w:rPr>
          <w:rFonts w:ascii="Arial" w:hAnsi="Arial" w:cs="Arial"/>
          <w:noProof/>
        </w:rPr>
        <w:t>between directions of change</w:t>
      </w:r>
      <w:r w:rsidR="009B4826">
        <w:rPr>
          <w:rFonts w:ascii="Arial" w:hAnsi="Arial" w:cs="Arial"/>
          <w:noProof/>
        </w:rPr>
        <w:t>.</w:t>
      </w:r>
    </w:p>
    <w:p w14:paraId="221F2A81" w14:textId="49EC8500" w:rsidR="00370117" w:rsidRDefault="0034471C" w:rsidP="004440A9">
      <w:pPr>
        <w:rPr>
          <w:rFonts w:ascii="Arial" w:hAnsi="Arial" w:cs="Arial"/>
          <w:noProof/>
        </w:rPr>
      </w:pPr>
      <w:r>
        <w:rPr>
          <w:rFonts w:ascii="Arial" w:hAnsi="Arial" w:cs="Arial"/>
          <w:noProof/>
        </w:rPr>
        <w:t xml:space="preserve">To compare potential trade-offs among different axes of environmental change, bivariate relationships may be used to illustrate correlated patterns of change </w:t>
      </w:r>
      <w:r w:rsidR="004440A9">
        <w:rPr>
          <w:rFonts w:ascii="Arial" w:hAnsi="Arial" w:cs="Arial"/>
          <w:noProof/>
        </w:rPr>
        <w:t>between pairs of treatments (Figure 1a).</w:t>
      </w:r>
      <w:r w:rsidR="005A10CE">
        <w:rPr>
          <w:rFonts w:ascii="Arial" w:hAnsi="Arial" w:cs="Arial"/>
          <w:noProof/>
        </w:rPr>
        <w:t xml:space="preserve">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6A7F117" w14:textId="742F7F63" w:rsidR="00073BAC" w:rsidRPr="00B02043" w:rsidRDefault="00F14FF9" w:rsidP="00073BAC">
      <w:pPr>
        <w:rPr>
          <w:rFonts w:ascii="Arial" w:hAnsi="Arial" w:cs="Arial"/>
          <w:noProof/>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w:t>
      </w:r>
      <w:r w:rsidR="00BB0BFB">
        <w:rPr>
          <w:rFonts w:ascii="Arial" w:hAnsi="Arial" w:cs="Arial"/>
          <w:noProof/>
        </w:rPr>
        <w:t xml:space="preserve">Instead, </w:t>
      </w:r>
      <w:r w:rsidR="00EA3245">
        <w:rPr>
          <w:rFonts w:ascii="Arial" w:hAnsi="Arial" w:cs="Arial"/>
          <w:noProof/>
        </w:rPr>
        <w:t xml:space="preserve">correlation among responses can be evaluated through </w:t>
      </w:r>
      <w:r w:rsidR="00B02043">
        <w:rPr>
          <w:rFonts w:ascii="Arial" w:hAnsi="Arial" w:cs="Arial"/>
          <w:noProof/>
        </w:rPr>
        <w:t xml:space="preserve">projection onto a new coordinate basis. </w:t>
      </w:r>
      <w:r w:rsidR="000858E1" w:rsidRPr="000D1D59">
        <w:rPr>
          <w:rFonts w:ascii="Arial" w:hAnsi="Arial" w:cs="Arial"/>
          <w:bCs/>
        </w:rPr>
        <w:t xml:space="preserve">Conceptually, </w:t>
      </w:r>
      <w:r w:rsidR="000858E1">
        <w:rPr>
          <w:rFonts w:ascii="Arial" w:hAnsi="Arial" w:cs="Arial"/>
          <w:bCs/>
        </w:rPr>
        <w:t xml:space="preserve">our </w:t>
      </w:r>
      <w:r w:rsidR="000858E1" w:rsidRPr="000D1D59">
        <w:rPr>
          <w:rFonts w:ascii="Arial" w:hAnsi="Arial" w:cs="Arial"/>
          <w:bCs/>
        </w:rPr>
        <w:t xml:space="preserve">approach is </w:t>
      </w:r>
      <w:proofErr w:type="gramStart"/>
      <w:r w:rsidR="000858E1" w:rsidRPr="000D1D59">
        <w:rPr>
          <w:rFonts w:ascii="Arial" w:hAnsi="Arial" w:cs="Arial"/>
          <w:bCs/>
        </w:rPr>
        <w:t>similar to</w:t>
      </w:r>
      <w:proofErr w:type="gramEnd"/>
      <w:r w:rsidR="000858E1" w:rsidRPr="000D1D59">
        <w:rPr>
          <w:rFonts w:ascii="Arial" w:hAnsi="Arial" w:cs="Arial"/>
          <w:bCs/>
        </w:rPr>
        <w:t xml:space="preserve"> dimensionality reduction through </w:t>
      </w:r>
      <w:r w:rsidR="00977C2A">
        <w:rPr>
          <w:rFonts w:ascii="Arial" w:hAnsi="Arial" w:cs="Arial"/>
          <w:bCs/>
        </w:rPr>
        <w:t>P</w:t>
      </w:r>
      <w:r w:rsidR="000858E1" w:rsidRPr="000D1D59">
        <w:rPr>
          <w:rFonts w:ascii="Arial" w:hAnsi="Arial" w:cs="Arial"/>
          <w:bCs/>
        </w:rPr>
        <w:t xml:space="preserve">rincipal </w:t>
      </w:r>
      <w:r w:rsidR="00977C2A">
        <w:rPr>
          <w:rFonts w:ascii="Arial" w:hAnsi="Arial" w:cs="Arial"/>
          <w:bCs/>
        </w:rPr>
        <w:t>C</w:t>
      </w:r>
      <w:r w:rsidR="000858E1" w:rsidRPr="000D1D59">
        <w:rPr>
          <w:rFonts w:ascii="Arial" w:hAnsi="Arial" w:cs="Arial"/>
          <w:bCs/>
        </w:rPr>
        <w:t>omponent</w:t>
      </w:r>
      <w:r w:rsidR="00977C2A">
        <w:rPr>
          <w:rFonts w:ascii="Arial" w:hAnsi="Arial" w:cs="Arial"/>
          <w:bCs/>
        </w:rPr>
        <w:t xml:space="preserve"> A</w:t>
      </w:r>
      <w:r w:rsidR="000858E1" w:rsidRPr="000D1D59">
        <w:rPr>
          <w:rFonts w:ascii="Arial" w:hAnsi="Arial" w:cs="Arial"/>
          <w:bCs/>
        </w:rPr>
        <w:t>nalysis (PCA)</w:t>
      </w:r>
      <w:r w:rsidR="00B81D7F">
        <w:rPr>
          <w:rFonts w:ascii="Arial" w:hAnsi="Arial" w:cs="Arial"/>
          <w:bCs/>
        </w:rPr>
        <w:t>. R</w:t>
      </w:r>
      <w:r w:rsidR="000858E1" w:rsidRPr="000D1D59">
        <w:rPr>
          <w:rFonts w:ascii="Arial" w:hAnsi="Arial" w:cs="Arial"/>
          <w:bCs/>
        </w:rPr>
        <w:t xml:space="preserve">ather than defining the first </w:t>
      </w:r>
      <w:r w:rsidR="00977C2A">
        <w:rPr>
          <w:rFonts w:ascii="Arial" w:hAnsi="Arial" w:cs="Arial"/>
          <w:bCs/>
        </w:rPr>
        <w:t>P</w:t>
      </w:r>
      <w:r w:rsidR="000858E1" w:rsidRPr="000D1D59">
        <w:rPr>
          <w:rFonts w:ascii="Arial" w:hAnsi="Arial" w:cs="Arial"/>
          <w:bCs/>
        </w:rPr>
        <w:t xml:space="preserve">rinciple </w:t>
      </w:r>
      <w:r w:rsidR="00977C2A">
        <w:rPr>
          <w:rFonts w:ascii="Arial" w:hAnsi="Arial" w:cs="Arial"/>
          <w:bCs/>
        </w:rPr>
        <w:t>C</w:t>
      </w:r>
      <w:r w:rsidR="000858E1" w:rsidRPr="000D1D59">
        <w:rPr>
          <w:rFonts w:ascii="Arial" w:hAnsi="Arial" w:cs="Arial"/>
          <w:bCs/>
        </w:rPr>
        <w:t xml:space="preserve">omponent through eigenvalue decomposition, </w:t>
      </w:r>
      <w:r w:rsidR="000858E1">
        <w:rPr>
          <w:rFonts w:ascii="Arial" w:hAnsi="Arial" w:cs="Arial"/>
          <w:bCs/>
        </w:rPr>
        <w:t>axes are</w:t>
      </w:r>
      <w:r w:rsidR="000858E1" w:rsidRPr="000D1D59">
        <w:rPr>
          <w:rFonts w:ascii="Arial" w:hAnsi="Arial" w:cs="Arial"/>
          <w:bCs/>
        </w:rPr>
        <w:t xml:space="preserve"> pre-specified under a null hypothesis.</w:t>
      </w:r>
      <w:r w:rsidR="00717E5F">
        <w:rPr>
          <w:rFonts w:ascii="Arial" w:hAnsi="Arial" w:cs="Arial"/>
          <w:bCs/>
        </w:rPr>
        <w:t xml:space="preserve"> </w:t>
      </w:r>
      <w:r w:rsidR="00770AD0">
        <w:rPr>
          <w:rFonts w:ascii="Arial" w:hAnsi="Arial" w:cs="Arial"/>
          <w:bCs/>
        </w:rPr>
        <w:t xml:space="preserve"> We define this null model as a </w:t>
      </w:r>
      <w:r w:rsidR="00073BAC">
        <w:rPr>
          <w:rFonts w:ascii="Arial" w:hAnsi="Arial" w:cs="Arial"/>
          <w:bCs/>
        </w:rPr>
        <w:t>“neutral” expectation where the effects of nutrient enrichment</w:t>
      </w:r>
      <w:r w:rsidR="00493EA1">
        <w:rPr>
          <w:rFonts w:ascii="Arial" w:hAnsi="Arial" w:cs="Arial"/>
          <w:bCs/>
        </w:rPr>
        <w:t xml:space="preserve"> are one-dimensional,</w:t>
      </w:r>
      <w:r w:rsidR="00F62320">
        <w:rPr>
          <w:rFonts w:ascii="Arial" w:hAnsi="Arial" w:cs="Arial"/>
          <w:bCs/>
        </w:rPr>
        <w:t xml:space="preserve"> resulting in</w:t>
      </w:r>
      <w:r w:rsidR="00717E5F">
        <w:rPr>
          <w:rFonts w:ascii="Arial" w:hAnsi="Arial" w:cs="Arial"/>
          <w:bCs/>
        </w:rPr>
        <w:t xml:space="preserve"> </w:t>
      </w:r>
      <w:r w:rsidR="00073BAC">
        <w:rPr>
          <w:rFonts w:ascii="Arial" w:hAnsi="Arial" w:cs="Arial"/>
          <w:bCs/>
        </w:rPr>
        <w:t xml:space="preserve">trajectories of community change </w:t>
      </w:r>
      <w:r w:rsidR="00F62320">
        <w:rPr>
          <w:rFonts w:ascii="Arial" w:hAnsi="Arial" w:cs="Arial"/>
          <w:bCs/>
        </w:rPr>
        <w:t xml:space="preserve">that are </w:t>
      </w:r>
      <w:r w:rsidR="00073BAC">
        <w:rPr>
          <w:rFonts w:ascii="Arial" w:hAnsi="Arial" w:cs="Arial"/>
          <w:bCs/>
        </w:rPr>
        <w:t xml:space="preserve">directionally </w:t>
      </w:r>
      <w:r w:rsidR="00F62320">
        <w:rPr>
          <w:rFonts w:ascii="Arial" w:hAnsi="Arial" w:cs="Arial"/>
          <w:bCs/>
        </w:rPr>
        <w:t>equivalent</w:t>
      </w:r>
      <w:r w:rsidR="00626E21">
        <w:rPr>
          <w:rFonts w:ascii="Arial" w:hAnsi="Arial" w:cs="Arial"/>
          <w:bCs/>
        </w:rPr>
        <w:t xml:space="preserve">. While the total magnitude of effect may vary, </w:t>
      </w:r>
      <w:r w:rsidR="00B4178F">
        <w:rPr>
          <w:rFonts w:ascii="Arial" w:hAnsi="Arial" w:cs="Arial"/>
          <w:bCs/>
        </w:rPr>
        <w:t xml:space="preserve">our null model assumes that </w:t>
      </w:r>
      <w:r w:rsidR="00073BAC">
        <w:rPr>
          <w:rFonts w:ascii="Arial" w:hAnsi="Arial" w:cs="Arial"/>
          <w:bCs/>
        </w:rPr>
        <w:t>species exhibit proportionally equal responses to multiple nutrient enrichment treatments</w:t>
      </w:r>
      <w:r w:rsidR="00B4178F">
        <w:rPr>
          <w:rFonts w:ascii="Arial" w:hAnsi="Arial" w:cs="Arial"/>
          <w:bCs/>
        </w:rPr>
        <w:t xml:space="preserve">. </w:t>
      </w:r>
    </w:p>
    <w:p w14:paraId="31389D67" w14:textId="306DF198" w:rsidR="00B339E6" w:rsidRPr="000D1D59" w:rsidRDefault="0005293A" w:rsidP="00337F21">
      <w:pPr>
        <w:rPr>
          <w:rFonts w:ascii="Arial" w:hAnsi="Arial" w:cs="Arial"/>
          <w:bCs/>
        </w:rPr>
      </w:pPr>
      <w:r>
        <w:rPr>
          <w:rFonts w:ascii="Arial" w:hAnsi="Arial" w:cs="Arial"/>
          <w:noProof/>
        </w:rPr>
        <w:t>First, we</w:t>
      </w:r>
      <w:r w:rsidR="007E209F">
        <w:rPr>
          <w:rFonts w:ascii="Arial" w:hAnsi="Arial" w:cs="Arial"/>
          <w:noProof/>
        </w:rPr>
        <w:t xml:space="preserv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w:t>
      </w:r>
      <w:r w:rsidR="00082F0D">
        <w:rPr>
          <w:rFonts w:ascii="Arial" w:hAnsi="Arial" w:cs="Arial"/>
          <w:bCs/>
        </w:rPr>
        <w:t xml:space="preserve">an estimate of species responses under </w:t>
      </w:r>
      <w:r w:rsidR="00B339E6" w:rsidRPr="000D1D59">
        <w:rPr>
          <w:rFonts w:ascii="Arial" w:hAnsi="Arial" w:cs="Arial"/>
          <w:bCs/>
        </w:rPr>
        <w:t xml:space="preserve">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468936C0"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w:t>
      </w:r>
      <w:r w:rsidR="00AB4E9F">
        <w:rPr>
          <w:rFonts w:ascii="Arial" w:hAnsi="Arial" w:cs="Arial"/>
          <w:bCs/>
        </w:rPr>
        <w:t xml:space="preserve">the responses of species </w:t>
      </w:r>
      <w:proofErr w:type="spellStart"/>
      <w:r w:rsidR="00AB4E9F" w:rsidRPr="00AB4E9F">
        <w:rPr>
          <w:rFonts w:ascii="Arial" w:hAnsi="Arial" w:cs="Arial"/>
          <w:bCs/>
          <w:i/>
          <w:iCs/>
        </w:rPr>
        <w:t>i</w:t>
      </w:r>
      <w:proofErr w:type="spellEnd"/>
      <w:r w:rsidRPr="000D1D59">
        <w:rPr>
          <w:rFonts w:ascii="Arial" w:hAnsi="Arial" w:cs="Arial"/>
          <w:bCs/>
        </w:rPr>
        <w:t xml:space="preserve">, we define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59DA57B8" w:rsidR="00B75201" w:rsidRPr="000D1D59" w:rsidRDefault="00E7739F" w:rsidP="002F4677">
      <w:pPr>
        <w:jc w:val="center"/>
        <w:rPr>
          <w:rFonts w:ascii="Arial" w:hAnsi="Arial" w:cs="Arial"/>
          <w:bCs/>
        </w:rPr>
      </w:pPr>
      <w:r>
        <w:rPr>
          <w:noProof/>
        </w:rPr>
        <w:lastRenderedPageBreak/>
        <w:drawing>
          <wp:inline distT="0" distB="0" distL="0" distR="0" wp14:anchorId="28640849" wp14:editId="125D774C">
            <wp:extent cx="959668" cy="4504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89568" cy="464492"/>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5B184254" w:rsidR="0090549C" w:rsidRPr="000D1D59" w:rsidRDefault="00E7739F" w:rsidP="002F4677">
      <w:pPr>
        <w:jc w:val="center"/>
        <w:rPr>
          <w:rFonts w:ascii="Arial" w:hAnsi="Arial" w:cs="Arial"/>
          <w:bCs/>
        </w:rPr>
      </w:pPr>
      <w:r>
        <w:rPr>
          <w:noProof/>
        </w:rPr>
        <w:drawing>
          <wp:inline distT="0" distB="0" distL="0" distR="0" wp14:anchorId="4CB589C0" wp14:editId="7C4A33DF">
            <wp:extent cx="977774" cy="242306"/>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56171" cy="261734"/>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5588C1AB" w:rsidR="00B75201" w:rsidRPr="000D1D59" w:rsidRDefault="00E7739F" w:rsidP="002F4677">
      <w:pPr>
        <w:jc w:val="center"/>
        <w:rPr>
          <w:rFonts w:ascii="Arial" w:hAnsi="Arial" w:cs="Arial"/>
          <w:bCs/>
        </w:rPr>
      </w:pPr>
      <w:r>
        <w:rPr>
          <w:noProof/>
        </w:rPr>
        <w:drawing>
          <wp:inline distT="0" distB="0" distL="0" distR="0" wp14:anchorId="7A7A91B6" wp14:editId="257E3614">
            <wp:extent cx="950614" cy="48500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9807" cy="499901"/>
                    </a:xfrm>
                    <a:prstGeom prst="rect">
                      <a:avLst/>
                    </a:prstGeom>
                  </pic:spPr>
                </pic:pic>
              </a:graphicData>
            </a:graphic>
          </wp:inline>
        </w:drawing>
      </w:r>
    </w:p>
    <w:p w14:paraId="285383F1" w14:textId="20C17579" w:rsidR="00377595" w:rsidRPr="00A60401" w:rsidRDefault="00377595" w:rsidP="00377595">
      <w:pPr>
        <w:rPr>
          <w:rFonts w:ascii="Arial" w:hAnsi="Arial" w:cs="Arial"/>
          <w:bCs/>
        </w:rPr>
      </w:pPr>
      <w:r>
        <w:rPr>
          <w:rFonts w:ascii="Arial" w:hAnsi="Arial" w:cs="Arial"/>
          <w:bCs/>
        </w:rPr>
        <w:t>Under our null hypothesis, the</w:t>
      </w:r>
      <w:r w:rsidR="00971175">
        <w:rPr>
          <w:rFonts w:ascii="Arial" w:hAnsi="Arial" w:cs="Arial"/>
          <w:bCs/>
        </w:rPr>
        <w:t xml:space="preserve"> set of responses observed for species </w:t>
      </w:r>
      <w:proofErr w:type="spellStart"/>
      <w:r w:rsidR="00971175">
        <w:rPr>
          <w:rFonts w:ascii="Arial" w:hAnsi="Arial" w:cs="Arial"/>
          <w:bCs/>
          <w:i/>
          <w:iCs/>
        </w:rPr>
        <w:t>i</w:t>
      </w:r>
      <w:proofErr w:type="spellEnd"/>
      <w:r w:rsidR="00971175">
        <w:rPr>
          <w:rFonts w:ascii="Arial" w:hAnsi="Arial" w:cs="Arial"/>
          <w:bCs/>
          <w:i/>
          <w:iCs/>
        </w:rPr>
        <w:t xml:space="preserve">, </w:t>
      </w:r>
      <w:proofErr w:type="spellStart"/>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proofErr w:type="spellEnd"/>
      <w:r w:rsidR="00971175">
        <w:rPr>
          <w:rFonts w:ascii="Arial" w:hAnsi="Arial" w:cs="Arial"/>
          <w:bCs/>
        </w:rPr>
        <w:t xml:space="preserve">, will be of equal magnitude to </w:t>
      </w:r>
      <w:r w:rsidR="00A60401">
        <w:rPr>
          <w:rFonts w:ascii="Arial" w:hAnsi="Arial" w:cs="Arial"/>
          <w:bCs/>
        </w:rPr>
        <w:t xml:space="preserve">the projection, </w:t>
      </w:r>
      <w:proofErr w:type="gramStart"/>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w:t>
      </w:r>
      <w:proofErr w:type="gramEnd"/>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r w:rsidR="00AC432B">
        <w:rPr>
          <w:rFonts w:ascii="Arial" w:hAnsi="Arial" w:cs="Arial"/>
          <w:bCs/>
        </w:rPr>
        <w:t xml:space="preserve">, </w:t>
      </w:r>
      <w:proofErr w:type="spellStart"/>
      <w:r w:rsidR="00AC432B" w:rsidRPr="00AC432B">
        <w:rPr>
          <w:rFonts w:ascii="Arial" w:hAnsi="Arial" w:cs="Arial"/>
          <w:bCs/>
          <w:i/>
          <w:iCs/>
        </w:rPr>
        <w:t>i</w:t>
      </w:r>
      <w:proofErr w:type="spellEnd"/>
      <w:r w:rsidR="00FB1706">
        <w:rPr>
          <w:rFonts w:ascii="Arial" w:hAnsi="Arial" w:cs="Arial"/>
          <w:bCs/>
        </w:rPr>
        <w:t>.</w:t>
      </w:r>
    </w:p>
    <w:p w14:paraId="0E1CE753" w14:textId="31CEE2BE" w:rsidR="00216FA1" w:rsidRPr="000D1D59" w:rsidRDefault="00B75201" w:rsidP="00337F21">
      <w:pPr>
        <w:rPr>
          <w:rFonts w:ascii="Arial" w:hAnsi="Arial" w:cs="Arial"/>
          <w:bCs/>
        </w:rPr>
      </w:pPr>
      <w:r w:rsidRPr="000D1D59">
        <w:rPr>
          <w:rFonts w:ascii="Arial" w:hAnsi="Arial" w:cs="Arial"/>
          <w:bCs/>
        </w:rPr>
        <w:t xml:space="preserve">Extending this method to all </w:t>
      </w:r>
      <w:r w:rsidR="00E675A2">
        <w:rPr>
          <w:rFonts w:ascii="Arial" w:hAnsi="Arial" w:cs="Arial"/>
          <w:bCs/>
          <w:i/>
          <w:iCs/>
        </w:rPr>
        <w:t xml:space="preserve">S </w:t>
      </w:r>
      <w:r w:rsidRPr="000D1D59">
        <w:rPr>
          <w:rFonts w:ascii="Arial" w:hAnsi="Arial" w:cs="Arial"/>
          <w:bCs/>
        </w:rPr>
        <w:t xml:space="preserve">observed species </w:t>
      </w:r>
      <w:r w:rsidR="00216FA1" w:rsidRPr="000D1D59">
        <w:rPr>
          <w:rFonts w:ascii="Arial" w:hAnsi="Arial" w:cs="Arial"/>
          <w:bCs/>
        </w:rPr>
        <w:t>gives an aggregate measure of community dimensionality, bounded between 0 and 1:</w:t>
      </w:r>
    </w:p>
    <w:p w14:paraId="22378DC6" w14:textId="01AA8F8C" w:rsidR="00373FB8" w:rsidRDefault="00925250" w:rsidP="00373FB8">
      <w:pPr>
        <w:jc w:val="center"/>
        <w:rPr>
          <w:rFonts w:ascii="Arial" w:hAnsi="Arial" w:cs="Arial"/>
          <w:bCs/>
        </w:rPr>
      </w:pPr>
      <w:r w:rsidRPr="00925250">
        <w:rPr>
          <w:noProof/>
        </w:rPr>
        <w:t xml:space="preserve"> </w:t>
      </w:r>
      <w:r w:rsidR="00E7739F">
        <w:rPr>
          <w:noProof/>
        </w:rPr>
        <w:drawing>
          <wp:inline distT="0" distB="0" distL="0" distR="0" wp14:anchorId="075191AE" wp14:editId="6A3DF682">
            <wp:extent cx="1901228" cy="730978"/>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9848" cy="765050"/>
                    </a:xfrm>
                    <a:prstGeom prst="rect">
                      <a:avLst/>
                    </a:prstGeom>
                  </pic:spPr>
                </pic:pic>
              </a:graphicData>
            </a:graphic>
          </wp:inline>
        </w:drawing>
      </w:r>
    </w:p>
    <w:p w14:paraId="42768D40" w14:textId="67688632"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 xml:space="preserve">Orthogonal responses (high dimensional), where </w:t>
      </w:r>
      <w:r w:rsidR="006C6FB2">
        <w:rPr>
          <w:rFonts w:ascii="Arial" w:hAnsi="Arial" w:cs="Arial"/>
          <w:bCs/>
        </w:rPr>
        <w:t xml:space="preserve">community </w:t>
      </w:r>
      <w:r w:rsidR="00706939">
        <w:rPr>
          <w:rFonts w:ascii="Arial" w:hAnsi="Arial" w:cs="Arial"/>
          <w:bCs/>
        </w:rPr>
        <w:t>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50DD0A50">
            <wp:extent cx="2344848" cy="8264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0873" cy="870838"/>
                    </a:xfrm>
                    <a:prstGeom prst="rect">
                      <a:avLst/>
                    </a:prstGeom>
                  </pic:spPr>
                </pic:pic>
              </a:graphicData>
            </a:graphic>
          </wp:inline>
        </w:drawing>
      </w:r>
    </w:p>
    <w:p w14:paraId="7BEEE542" w14:textId="7B92FDDC" w:rsidR="00455B6D" w:rsidRDefault="002B066D" w:rsidP="002B066D">
      <w:pPr>
        <w:rPr>
          <w:rFonts w:ascii="Arial" w:hAnsi="Arial" w:cs="Arial"/>
          <w:bCs/>
        </w:rPr>
      </w:pPr>
      <w:r w:rsidRPr="000D1D59">
        <w:rPr>
          <w:rFonts w:ascii="Arial" w:hAnsi="Arial" w:cs="Arial"/>
          <w:bCs/>
        </w:rPr>
        <w:t xml:space="preserve">Where </w:t>
      </w:r>
      <w:r w:rsidR="004B253F">
        <w:rPr>
          <w:rFonts w:ascii="Arial" w:hAnsi="Arial" w:cs="Arial"/>
          <w:bCs/>
        </w:rPr>
        <w:t xml:space="preserve">column </w:t>
      </w:r>
      <w:r w:rsidRPr="000D1D59">
        <w:rPr>
          <w:rFonts w:ascii="Arial" w:hAnsi="Arial" w:cs="Arial"/>
          <w:bCs/>
        </w:rPr>
        <w:t xml:space="preserve">vectors </w:t>
      </w:r>
      <w:r w:rsidR="004B253F">
        <w:rPr>
          <w:rFonts w:ascii="Arial" w:hAnsi="Arial" w:cs="Arial"/>
          <w:bCs/>
        </w:rPr>
        <w:t xml:space="preserve">above </w:t>
      </w:r>
      <w:r w:rsidRPr="000D1D59">
        <w:rPr>
          <w:rFonts w:ascii="Arial" w:hAnsi="Arial" w:cs="Arial"/>
          <w:bCs/>
        </w:rPr>
        <w:t>are standardized to unit length.</w:t>
      </w:r>
    </w:p>
    <w:p w14:paraId="5121C925" w14:textId="77777777" w:rsidR="007153B3" w:rsidRPr="000D1D59" w:rsidRDefault="007153B3" w:rsidP="002B066D">
      <w:pPr>
        <w:rPr>
          <w:rFonts w:ascii="Arial" w:hAnsi="Arial" w:cs="Arial"/>
          <w:bCs/>
        </w:rPr>
      </w:pP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w:t>
      </w:r>
      <w:r w:rsidR="003D5184">
        <w:rPr>
          <w:rFonts w:ascii="Arial" w:hAnsi="Arial" w:cs="Arial"/>
          <w:bCs/>
        </w:rPr>
        <w:lastRenderedPageBreak/>
        <w:t xml:space="preserve">characteristics were obtained from each site using </w:t>
      </w:r>
      <w:proofErr w:type="spellStart"/>
      <w:r w:rsidR="003D5184">
        <w:rPr>
          <w:rFonts w:ascii="Arial" w:hAnsi="Arial" w:cs="Arial"/>
          <w:bCs/>
        </w:rPr>
        <w:t>BioClim</w:t>
      </w:r>
      <w:proofErr w:type="spellEnd"/>
      <w:r w:rsidR="003D5184">
        <w:rPr>
          <w:rFonts w:ascii="Arial" w:hAnsi="Arial" w:cs="Arial"/>
          <w:bCs/>
        </w:rPr>
        <w:t xml:space="preserve">,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2A9BE43"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e used structural equation modeling (SEM) to evaluate hypothesize</w:t>
      </w:r>
      <w:r w:rsidR="00E7485B">
        <w:rPr>
          <w:rFonts w:ascii="Arial" w:eastAsiaTheme="minorEastAsia" w:hAnsi="Arial" w:cs="Arial"/>
          <w:bCs/>
        </w:rPr>
        <w:t>d</w:t>
      </w:r>
      <w:r w:rsidR="0029643C">
        <w:rPr>
          <w:rFonts w:ascii="Arial" w:eastAsiaTheme="minorEastAsia" w:hAnsi="Arial" w:cs="Arial"/>
          <w:bCs/>
        </w:rPr>
        <w:t xml:space="preserve">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w:t>
      </w:r>
      <w:r w:rsidR="00B53D9A">
        <w:rPr>
          <w:rFonts w:ascii="Arial" w:eastAsiaTheme="minorEastAsia" w:hAnsi="Arial" w:cs="Arial"/>
          <w:bCs/>
        </w:rPr>
        <w:t>were</w:t>
      </w:r>
      <w:r w:rsidR="00DC3818">
        <w:rPr>
          <w:rFonts w:ascii="Arial" w:eastAsiaTheme="minorEastAsia" w:hAnsi="Arial" w:cs="Arial"/>
          <w:bCs/>
        </w:rPr>
        <w:t xml:space="preserve"> also combined in pathways </w:t>
      </w:r>
      <w:r w:rsidR="0050512D">
        <w:rPr>
          <w:rFonts w:ascii="Arial" w:eastAsiaTheme="minorEastAsia" w:hAnsi="Arial" w:cs="Arial"/>
          <w:bCs/>
        </w:rPr>
        <w:t xml:space="preserve">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07A776DF" w:rsidR="0029643C" w:rsidRPr="008D62B1" w:rsidRDefault="0059081E" w:rsidP="002B066D">
      <w:pPr>
        <w:rPr>
          <w:rFonts w:ascii="Arial" w:hAnsi="Arial" w:cs="Arial"/>
          <w:bCs/>
        </w:rPr>
      </w:pPr>
      <w:commentRangeStart w:id="1"/>
      <w:r>
        <w:rPr>
          <w:rFonts w:ascii="Arial" w:eastAsiaTheme="minorEastAsia" w:hAnsi="Arial" w:cs="Arial"/>
          <w:bCs/>
        </w:rPr>
        <w:t>All statistical analyses were performed in R version 4.0.2.</w:t>
      </w:r>
      <w:r w:rsidR="00FB1827">
        <w:rPr>
          <w:rFonts w:ascii="Arial" w:eastAsiaTheme="minorEastAsia" w:hAnsi="Arial" w:cs="Arial"/>
          <w:bCs/>
        </w:rPr>
        <w:t xml:space="preserve"> </w:t>
      </w:r>
      <w:r w:rsidR="008D62B1">
        <w:rPr>
          <w:rFonts w:ascii="Arial" w:hAnsi="Arial" w:cs="Arial"/>
          <w:bCs/>
        </w:rPr>
        <w:t xml:space="preserve">Multivariate linear </w:t>
      </w:r>
      <w:r w:rsidR="00BB00E1">
        <w:rPr>
          <w:rFonts w:ascii="Arial" w:hAnsi="Arial" w:cs="Arial"/>
          <w:bCs/>
        </w:rPr>
        <w:t xml:space="preserve">model fitting </w:t>
      </w:r>
      <w:r w:rsidR="008D62B1">
        <w:rPr>
          <w:rFonts w:ascii="Arial" w:hAnsi="Arial" w:cs="Arial"/>
          <w:bCs/>
        </w:rPr>
        <w:t xml:space="preserve">was </w:t>
      </w:r>
      <w:r w:rsidR="00BB00E1">
        <w:rPr>
          <w:rFonts w:ascii="Arial" w:hAnsi="Arial" w:cs="Arial"/>
          <w:bCs/>
        </w:rPr>
        <w:t>conducted using</w:t>
      </w:r>
      <w:r w:rsidR="00BB00E1" w:rsidRPr="000D1D59">
        <w:rPr>
          <w:rFonts w:ascii="Arial" w:hAnsi="Arial" w:cs="Arial"/>
          <w:bCs/>
        </w:rPr>
        <w:t xml:space="preserve"> RRPP (Collyer and Adams 2018).</w:t>
      </w:r>
      <w:r w:rsidR="009415EE">
        <w:rPr>
          <w:rFonts w:ascii="Arial" w:hAnsi="Arial" w:cs="Arial"/>
          <w:bCs/>
        </w:rPr>
        <w:t xml:space="preserve"> </w:t>
      </w:r>
      <w:r w:rsidR="00FB1827">
        <w:rPr>
          <w:rFonts w:ascii="Arial" w:eastAsiaTheme="minorEastAsia" w:hAnsi="Arial" w:cs="Arial"/>
          <w:bCs/>
        </w:rPr>
        <w:t>Semi-Major Axis (SMA) regression was performed using “</w:t>
      </w:r>
      <w:proofErr w:type="spellStart"/>
      <w:r w:rsidR="00FB1827">
        <w:rPr>
          <w:rFonts w:ascii="Arial" w:eastAsiaTheme="minorEastAsia" w:hAnsi="Arial" w:cs="Arial"/>
          <w:bCs/>
        </w:rPr>
        <w:t>smatr</w:t>
      </w:r>
      <w:proofErr w:type="spellEnd"/>
      <w:r w:rsidR="00FB1827">
        <w:rPr>
          <w:rFonts w:ascii="Arial" w:eastAsiaTheme="minorEastAsia" w:hAnsi="Arial" w:cs="Arial"/>
          <w:bCs/>
        </w:rPr>
        <w:t>”. Linear mixed effects modeling was conducted using “lme4” and “</w:t>
      </w:r>
      <w:proofErr w:type="spellStart"/>
      <w:r w:rsidR="00FB1827">
        <w:rPr>
          <w:rFonts w:ascii="Arial" w:eastAsiaTheme="minorEastAsia" w:hAnsi="Arial" w:cs="Arial"/>
          <w:bCs/>
        </w:rPr>
        <w:t>lmerTest</w:t>
      </w:r>
      <w:proofErr w:type="spellEnd"/>
      <w:r w:rsidR="00FB1827">
        <w:rPr>
          <w:rFonts w:ascii="Arial" w:eastAsiaTheme="minorEastAsia" w:hAnsi="Arial" w:cs="Arial"/>
          <w:bCs/>
        </w:rPr>
        <w:t xml:space="preserve">” packages. </w:t>
      </w:r>
      <w:r w:rsidR="005B41FA">
        <w:rPr>
          <w:rFonts w:ascii="Arial" w:eastAsiaTheme="minorEastAsia" w:hAnsi="Arial" w:cs="Arial"/>
          <w:bCs/>
        </w:rPr>
        <w:t>SEM analyses were conducted using “</w:t>
      </w:r>
      <w:proofErr w:type="spellStart"/>
      <w:r w:rsidR="005B41FA">
        <w:rPr>
          <w:rFonts w:ascii="Arial" w:eastAsiaTheme="minorEastAsia" w:hAnsi="Arial" w:cs="Arial"/>
          <w:bCs/>
        </w:rPr>
        <w:t>lavaan</w:t>
      </w:r>
      <w:proofErr w:type="spellEnd"/>
      <w:r w:rsidR="005B41FA">
        <w:rPr>
          <w:rFonts w:ascii="Arial" w:eastAsiaTheme="minorEastAsia" w:hAnsi="Arial" w:cs="Arial"/>
          <w:bCs/>
        </w:rPr>
        <w:t>”</w:t>
      </w:r>
      <w:r w:rsidR="00F17C0F">
        <w:rPr>
          <w:rFonts w:ascii="Arial" w:eastAsiaTheme="minorEastAsia" w:hAnsi="Arial" w:cs="Arial"/>
          <w:bCs/>
        </w:rPr>
        <w:t>.</w:t>
      </w:r>
      <w:commentRangeEnd w:id="1"/>
      <w:r w:rsidR="00185DA8">
        <w:rPr>
          <w:rStyle w:val="CommentReference"/>
        </w:rPr>
        <w:commentReference w:id="1"/>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08F17FAF" w:rsidR="00723637" w:rsidRDefault="00723637" w:rsidP="00337F21">
      <w:pPr>
        <w:rPr>
          <w:rFonts w:ascii="Arial" w:hAnsi="Arial" w:cs="Arial"/>
          <w:bCs/>
          <w:i/>
          <w:iCs/>
        </w:rPr>
      </w:pPr>
      <w:r>
        <w:rPr>
          <w:rFonts w:ascii="Arial" w:hAnsi="Arial" w:cs="Arial"/>
          <w:bCs/>
          <w:i/>
          <w:iCs/>
        </w:rPr>
        <w:t>Community Responses to Nutrient Enrichment</w:t>
      </w:r>
    </w:p>
    <w:p w14:paraId="71B93A1C" w14:textId="46401AB2"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w:t>
      </w:r>
      <w:proofErr w:type="gramStart"/>
      <w:r w:rsidR="00607D38">
        <w:rPr>
          <w:rFonts w:ascii="Arial" w:hAnsi="Arial" w:cs="Arial"/>
          <w:bCs/>
        </w:rPr>
        <w:t>a majority of</w:t>
      </w:r>
      <w:proofErr w:type="gramEnd"/>
      <w:r w:rsidR="00607D38">
        <w:rPr>
          <w:rFonts w:ascii="Arial" w:hAnsi="Arial" w:cs="Arial"/>
          <w:bCs/>
        </w:rPr>
        <w:t xml:space="preserve"> sites exhibited significant effects of N enrichment, </w:t>
      </w:r>
      <w:r w:rsidR="001816B3">
        <w:rPr>
          <w:rFonts w:ascii="Arial" w:hAnsi="Arial" w:cs="Arial"/>
          <w:bCs/>
        </w:rPr>
        <w:t>man</w:t>
      </w:r>
      <w:r w:rsidR="00C4701F">
        <w:rPr>
          <w:rFonts w:ascii="Arial" w:hAnsi="Arial" w:cs="Arial"/>
          <w:bCs/>
        </w:rPr>
        <w:t>y others</w:t>
      </w:r>
      <w:r w:rsidR="001816B3">
        <w:rPr>
          <w:rFonts w:ascii="Arial" w:hAnsi="Arial" w:cs="Arial"/>
          <w:bCs/>
        </w:rPr>
        <w:t xml:space="preserve">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4604E">
        <w:rPr>
          <w:rFonts w:ascii="Arial" w:hAnsi="Arial" w:cs="Arial"/>
          <w:bCs/>
        </w:rPr>
        <w:t>F</w:t>
      </w:r>
      <w:r w:rsidR="0044604E">
        <w:rPr>
          <w:rFonts w:ascii="Arial" w:hAnsi="Arial" w:cs="Arial"/>
          <w:bCs/>
          <w:vertAlign w:val="subscript"/>
        </w:rPr>
        <w:t xml:space="preserve">2,96 </w:t>
      </w:r>
      <w:r w:rsidR="0044604E">
        <w:rPr>
          <w:rFonts w:ascii="Arial" w:hAnsi="Arial" w:cs="Arial"/>
          <w:bCs/>
        </w:rPr>
        <w:t xml:space="preserve">= 4.8, </w:t>
      </w:r>
      <w:r w:rsidR="00EA1865">
        <w:rPr>
          <w:rFonts w:ascii="Arial" w:hAnsi="Arial" w:cs="Arial"/>
          <w:bCs/>
        </w:rPr>
        <w:t>P &lt; 0.0</w:t>
      </w:r>
      <w:r w:rsidR="0044604E">
        <w:rPr>
          <w:rFonts w:ascii="Arial" w:hAnsi="Arial" w:cs="Arial"/>
          <w:bCs/>
        </w:rPr>
        <w:t>5; Appendix 2</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167BF227" w:rsid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2A9B5603"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bookmarkStart w:id="2" w:name="_Hlk46208732"/>
      <w:r w:rsidR="00A84322" w:rsidRPr="000D1D59">
        <w:rPr>
          <w:rFonts w:ascii="Arial" w:hAnsi="Arial" w:cs="Arial"/>
          <w:bCs/>
        </w:rPr>
        <w:t>K</w:t>
      </w:r>
      <w:r w:rsidR="00A84322" w:rsidRPr="000D1D59">
        <w:rPr>
          <w:rFonts w:ascii="Arial" w:hAnsi="Arial" w:cs="Arial"/>
          <w:bCs/>
          <w:vertAlign w:val="subscript"/>
        </w:rPr>
        <w:t>µ</w:t>
      </w:r>
      <w:bookmarkEnd w:id="2"/>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w:t>
      </w:r>
      <w:r w:rsidR="00712928">
        <w:rPr>
          <w:rFonts w:ascii="Arial" w:hAnsi="Arial" w:cs="Arial"/>
          <w:bCs/>
        </w:rPr>
        <w:lastRenderedPageBreak/>
        <w:t xml:space="preserve">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w:t>
      </w:r>
      <w:r w:rsidR="00204405">
        <w:rPr>
          <w:rFonts w:ascii="Arial" w:hAnsi="Arial" w:cs="Arial"/>
          <w:bCs/>
        </w:rPr>
        <w:t xml:space="preserve">nearly </w:t>
      </w:r>
      <w:r w:rsidR="00895673">
        <w:rPr>
          <w:rFonts w:ascii="Arial" w:hAnsi="Arial" w:cs="Arial"/>
          <w:bCs/>
        </w:rPr>
        <w:t xml:space="preserve">equal to </w:t>
      </w:r>
      <w:r w:rsidR="00204405">
        <w:rPr>
          <w:rFonts w:ascii="Arial" w:hAnsi="Arial" w:cs="Arial"/>
          <w:bCs/>
        </w:rPr>
        <w:t xml:space="preserve">1 </w:t>
      </w:r>
      <w:r w:rsidR="00895673">
        <w:rPr>
          <w:rFonts w:ascii="Arial" w:hAnsi="Arial" w:cs="Arial"/>
          <w:bCs/>
        </w:rPr>
        <w:t xml:space="preserve">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03B6089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1A48EF">
        <w:rPr>
          <w:rFonts w:ascii="Arial" w:hAnsi="Arial" w:cs="Arial"/>
          <w:bCs/>
        </w:rPr>
        <w:t xml:space="preserve">Appendix </w:t>
      </w:r>
      <w:r w:rsidR="00204405">
        <w:rPr>
          <w:rFonts w:ascii="Arial" w:hAnsi="Arial" w:cs="Arial"/>
          <w:bCs/>
        </w:rPr>
        <w:t>3</w:t>
      </w:r>
      <w:r w:rsidR="00416384">
        <w:rPr>
          <w:rFonts w:ascii="Arial" w:hAnsi="Arial" w:cs="Arial"/>
          <w:bCs/>
        </w:rPr>
        <w:t>).</w:t>
      </w:r>
    </w:p>
    <w:p w14:paraId="736FE256" w14:textId="1D1FE7E3" w:rsidR="00EC2FD8" w:rsidRDefault="00EC2FD8" w:rsidP="00337F21">
      <w:pPr>
        <w:rPr>
          <w:rFonts w:ascii="Arial" w:hAnsi="Arial" w:cs="Arial"/>
          <w:bCs/>
          <w:i/>
          <w:i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0B20912C" w:rsidR="00CD76BD" w:rsidRDefault="00CB0B56" w:rsidP="000B0469">
      <w:pPr>
        <w:rPr>
          <w:rFonts w:ascii="Arial" w:hAnsi="Arial" w:cs="Arial"/>
          <w:bCs/>
          <w:i/>
          <w:iCs/>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2A7E9327"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w:t>
      </w:r>
      <w:r w:rsidR="00FE185A">
        <w:rPr>
          <w:rFonts w:ascii="Arial" w:hAnsi="Arial" w:cs="Arial"/>
          <w:bCs/>
        </w:rPr>
        <w:lastRenderedPageBreak/>
        <w:t xml:space="preserve">abundance of legumes combined to have negative effects on the dimensionality </w:t>
      </w:r>
      <w:r w:rsidR="009D18FB">
        <w:rPr>
          <w:rFonts w:ascii="Arial" w:hAnsi="Arial" w:cs="Arial"/>
          <w:bCs/>
        </w:rPr>
        <w:t>of community response to treatment.</w:t>
      </w:r>
    </w:p>
    <w:p w14:paraId="560B4BFD" w14:textId="77777777" w:rsidR="00B14D86" w:rsidRDefault="00B14D86" w:rsidP="00CE4F46">
      <w:pPr>
        <w:rPr>
          <w:rFonts w:ascii="Arial" w:hAnsi="Arial" w:cs="Arial"/>
          <w:b/>
        </w:rPr>
      </w:pPr>
    </w:p>
    <w:p w14:paraId="0C527553" w14:textId="2FA7DE63" w:rsidR="00CE4F46" w:rsidRDefault="00CE4F46" w:rsidP="00CE4F46">
      <w:pPr>
        <w:rPr>
          <w:rFonts w:ascii="Arial" w:hAnsi="Arial" w:cs="Arial"/>
          <w:b/>
        </w:rPr>
      </w:pPr>
      <w:r>
        <w:rPr>
          <w:rFonts w:ascii="Arial" w:hAnsi="Arial" w:cs="Arial"/>
          <w:b/>
        </w:rPr>
        <w:t>Discussion</w:t>
      </w:r>
    </w:p>
    <w:p w14:paraId="4C1965B7" w14:textId="667E8DAB" w:rsidR="00F11363" w:rsidRDefault="00D40750" w:rsidP="00CE4F46">
      <w:pPr>
        <w:rPr>
          <w:rFonts w:ascii="Arial" w:hAnsi="Arial" w:cs="Arial"/>
          <w:bCs/>
        </w:rPr>
      </w:pPr>
      <w:r>
        <w:rPr>
          <w:rFonts w:ascii="Arial" w:hAnsi="Arial" w:cs="Arial"/>
          <w:bCs/>
        </w:rPr>
        <w:t xml:space="preserve">In terrestrial plant communities, </w:t>
      </w:r>
      <w:r w:rsidR="00F85730">
        <w:rPr>
          <w:rFonts w:ascii="Arial" w:hAnsi="Arial" w:cs="Arial"/>
          <w:bCs/>
        </w:rPr>
        <w:t xml:space="preserve">trade-offs among multiple niche axes </w:t>
      </w:r>
      <w:r w:rsidR="008C7CDB">
        <w:rPr>
          <w:rFonts w:ascii="Arial" w:hAnsi="Arial" w:cs="Arial"/>
          <w:bCs/>
        </w:rPr>
        <w:t>are</w:t>
      </w:r>
      <w:r w:rsidR="00F85730">
        <w:rPr>
          <w:rFonts w:ascii="Arial" w:hAnsi="Arial" w:cs="Arial"/>
          <w:bCs/>
        </w:rPr>
        <w:t xml:space="preserve"> theorized to govern the coexistence of diverse, interacting species. </w:t>
      </w:r>
      <w:r w:rsidR="009B7026">
        <w:rPr>
          <w:rFonts w:ascii="Arial" w:hAnsi="Arial" w:cs="Arial"/>
          <w:bCs/>
        </w:rPr>
        <w:t xml:space="preserve">Despite the complexity of these ecological processes, prior evaluations of fertilization-driven change in community composition </w:t>
      </w:r>
      <w:r w:rsidR="00010086">
        <w:rPr>
          <w:rFonts w:ascii="Arial" w:hAnsi="Arial" w:cs="Arial"/>
          <w:bCs/>
        </w:rPr>
        <w:t>have focused primarily on the magnitude of treatment effect</w:t>
      </w:r>
      <w:r w:rsidR="0087727D">
        <w:rPr>
          <w:rFonts w:ascii="Arial" w:hAnsi="Arial" w:cs="Arial"/>
          <w:bCs/>
        </w:rPr>
        <w:t xml:space="preserve">, rather than direction of change. </w:t>
      </w:r>
      <w:r w:rsidR="00931F4F">
        <w:rPr>
          <w:rFonts w:ascii="Arial" w:hAnsi="Arial" w:cs="Arial"/>
          <w:bCs/>
        </w:rPr>
        <w:t xml:space="preserve">In this study, we </w:t>
      </w:r>
      <w:r w:rsidR="007F7326">
        <w:rPr>
          <w:rFonts w:ascii="Arial" w:hAnsi="Arial" w:cs="Arial"/>
          <w:bCs/>
        </w:rPr>
        <w:t xml:space="preserve">expand upon these findings to </w:t>
      </w:r>
      <w:r w:rsidR="008023FA">
        <w:rPr>
          <w:rFonts w:ascii="Arial" w:hAnsi="Arial" w:cs="Arial"/>
          <w:bCs/>
        </w:rPr>
        <w:t>compare the trajectories of community response to multiple nutrient addition treatments.</w:t>
      </w:r>
      <w:r w:rsidR="00FB4479">
        <w:rPr>
          <w:rFonts w:ascii="Arial" w:hAnsi="Arial" w:cs="Arial"/>
          <w:bCs/>
        </w:rPr>
        <w:t xml:space="preserve"> Using data from a replicated, global-scale experiment</w:t>
      </w:r>
      <w:r w:rsidR="008023FA">
        <w:rPr>
          <w:rFonts w:ascii="Arial" w:hAnsi="Arial" w:cs="Arial"/>
          <w:bCs/>
        </w:rPr>
        <w:t xml:space="preserve">, we find support for the simultaneous contribution of two mechanisms – a shift from belowground to aboveground resource limitation and multi-dimensional belowground tradeoffs – that vary in their relative importance across sites. </w:t>
      </w:r>
    </w:p>
    <w:p w14:paraId="69837332" w14:textId="4ACD9DE6" w:rsidR="00FB4479" w:rsidRDefault="00FB4479" w:rsidP="00CE4F46">
      <w:pPr>
        <w:rPr>
          <w:rFonts w:ascii="Arial" w:hAnsi="Arial" w:cs="Arial"/>
          <w:bCs/>
        </w:rPr>
      </w:pPr>
      <w:r>
        <w:rPr>
          <w:rFonts w:ascii="Arial" w:hAnsi="Arial" w:cs="Arial"/>
          <w:bCs/>
        </w:rPr>
        <w:t xml:space="preserve">Consistent with other studies of nutrient limitation in grassland systems, including those using data from the Nutrient Network experiment, we found that nitrogen enrichment produced greater average </w:t>
      </w:r>
      <w:r w:rsidR="00F52063">
        <w:rPr>
          <w:rFonts w:ascii="Arial" w:hAnsi="Arial" w:cs="Arial"/>
          <w:bCs/>
        </w:rPr>
        <w:t xml:space="preserve">effects on composition than either phosphorous or potassium </w:t>
      </w:r>
      <w:r w:rsidR="00440665">
        <w:rPr>
          <w:rFonts w:ascii="Arial" w:hAnsi="Arial" w:cs="Arial"/>
          <w:bCs/>
        </w:rPr>
        <w:t xml:space="preserve">and </w:t>
      </w:r>
      <w:r w:rsidR="00F52063">
        <w:rPr>
          <w:rFonts w:ascii="Arial" w:hAnsi="Arial" w:cs="Arial"/>
          <w:bCs/>
        </w:rPr>
        <w:t>micronutrient fertilization</w:t>
      </w:r>
      <w:r w:rsidR="001575EC">
        <w:rPr>
          <w:rFonts w:ascii="Arial" w:hAnsi="Arial" w:cs="Arial"/>
          <w:bCs/>
        </w:rPr>
        <w:t xml:space="preserve"> (Figure </w:t>
      </w:r>
      <w:r w:rsidR="00DB6E6F">
        <w:rPr>
          <w:rFonts w:ascii="Arial" w:hAnsi="Arial" w:cs="Arial"/>
          <w:bCs/>
        </w:rPr>
        <w:t>2</w:t>
      </w:r>
      <w:r w:rsidR="001575EC">
        <w:rPr>
          <w:rFonts w:ascii="Arial" w:hAnsi="Arial" w:cs="Arial"/>
          <w:bCs/>
        </w:rPr>
        <w:t>)</w:t>
      </w:r>
      <w:r w:rsidR="00F52063">
        <w:rPr>
          <w:rFonts w:ascii="Arial" w:hAnsi="Arial" w:cs="Arial"/>
          <w:bCs/>
        </w:rPr>
        <w:t xml:space="preserve">. </w:t>
      </w:r>
      <w:r w:rsidR="00CE2C4E">
        <w:rPr>
          <w:rFonts w:ascii="Arial" w:hAnsi="Arial" w:cs="Arial"/>
          <w:bCs/>
        </w:rPr>
        <w:t>Given constraints on nitrogen fixation in many terrestrial systems</w:t>
      </w:r>
      <w:r w:rsidR="00FF4D8E">
        <w:rPr>
          <w:rFonts w:ascii="Arial" w:hAnsi="Arial" w:cs="Arial"/>
          <w:bCs/>
        </w:rPr>
        <w:t xml:space="preserve"> </w:t>
      </w:r>
      <w:r w:rsidR="00C96D81">
        <w:rPr>
          <w:rFonts w:ascii="Arial" w:hAnsi="Arial" w:cs="Arial"/>
          <w:bCs/>
        </w:rPr>
        <w:fldChar w:fldCharType="begin" w:fldLock="1"/>
      </w:r>
      <w:r w:rsidR="00C96D81">
        <w:rPr>
          <w:rFonts w:ascii="Arial" w:hAnsi="Arial" w:cs="Arial"/>
          <w:bCs/>
        </w:rPr>
        <w:instrText>ADDIN CSL_CITATION {"citationItems":[{"id":"ITEM-1","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the sea: How can it occur?","type":"article-journal","volume":"13"},"uris":["http://www.mendeley.com/documents/?uuid=00cf024e-065a-40ef-977a-36d48b2b2c31"]}],"mendeley":{"formattedCitation":"(Vitousek and Howarth 1991)","plainTextFormattedCitation":"(Vitousek and Howarth 1991)"},"properties":{"noteIndex":0},"schema":"https://github.com/citation-style-language/schema/raw/master/csl-citation.json"}</w:instrText>
      </w:r>
      <w:r w:rsidR="00C96D81">
        <w:rPr>
          <w:rFonts w:ascii="Arial" w:hAnsi="Arial" w:cs="Arial"/>
          <w:bCs/>
        </w:rPr>
        <w:fldChar w:fldCharType="separate"/>
      </w:r>
      <w:r w:rsidR="00C96D81" w:rsidRPr="00C96D81">
        <w:rPr>
          <w:rFonts w:ascii="Arial" w:hAnsi="Arial" w:cs="Arial"/>
          <w:bCs/>
          <w:noProof/>
        </w:rPr>
        <w:t>(Vitousek and Howarth 1991)</w:t>
      </w:r>
      <w:r w:rsidR="00C96D81">
        <w:rPr>
          <w:rFonts w:ascii="Arial" w:hAnsi="Arial" w:cs="Arial"/>
          <w:bCs/>
        </w:rPr>
        <w:fldChar w:fldCharType="end"/>
      </w:r>
      <w:r w:rsidR="00CE2C4E">
        <w:rPr>
          <w:rFonts w:ascii="Arial" w:hAnsi="Arial" w:cs="Arial"/>
          <w:bCs/>
        </w:rPr>
        <w:t xml:space="preserve">, these results are unsurprising and suggest that </w:t>
      </w:r>
      <w:r w:rsidR="00902E88">
        <w:rPr>
          <w:rFonts w:ascii="Arial" w:hAnsi="Arial" w:cs="Arial"/>
          <w:bCs/>
        </w:rPr>
        <w:t xml:space="preserve">nitrogen availability may often act as a dominant niche axis of belowground resource availability. </w:t>
      </w:r>
      <w:r w:rsidR="00963821">
        <w:rPr>
          <w:rFonts w:ascii="Arial" w:hAnsi="Arial" w:cs="Arial"/>
          <w:bCs/>
        </w:rPr>
        <w:t xml:space="preserve">However, </w:t>
      </w:r>
      <w:r w:rsidR="0095165B">
        <w:rPr>
          <w:rFonts w:ascii="Arial" w:hAnsi="Arial" w:cs="Arial"/>
          <w:bCs/>
        </w:rPr>
        <w:t xml:space="preserve">these findings may also be skewed by the disproportionate representation of Nutrient Network sites in temperate North America and Europe (Appendix 1). </w:t>
      </w:r>
      <w:r w:rsidR="008A4124">
        <w:rPr>
          <w:rFonts w:ascii="Arial" w:hAnsi="Arial" w:cs="Arial"/>
          <w:bCs/>
        </w:rPr>
        <w:t xml:space="preserve">In arid environments and those composed of more weathered soils, plant demands for phosphorous and other micronutrients may </w:t>
      </w:r>
      <w:r w:rsidR="004D4CEB">
        <w:rPr>
          <w:rFonts w:ascii="Arial" w:hAnsi="Arial" w:cs="Arial"/>
          <w:bCs/>
        </w:rPr>
        <w:t>exceed</w:t>
      </w:r>
      <w:r w:rsidR="008A4124">
        <w:rPr>
          <w:rFonts w:ascii="Arial" w:hAnsi="Arial" w:cs="Arial"/>
          <w:bCs/>
        </w:rPr>
        <w:t xml:space="preserve"> those of nitrogen</w:t>
      </w:r>
      <w:r w:rsidR="00994ACC">
        <w:rPr>
          <w:rFonts w:ascii="Arial" w:hAnsi="Arial" w:cs="Arial"/>
          <w:bCs/>
        </w:rPr>
        <w:t>; experimental sites in Australia, for example</w:t>
      </w:r>
      <w:commentRangeStart w:id="3"/>
      <w:r w:rsidR="00994ACC">
        <w:rPr>
          <w:rFonts w:ascii="Arial" w:hAnsi="Arial" w:cs="Arial"/>
          <w:bCs/>
        </w:rPr>
        <w:t xml:space="preserve">, </w:t>
      </w:r>
      <w:r w:rsidR="008B254E">
        <w:rPr>
          <w:rFonts w:ascii="Arial" w:hAnsi="Arial" w:cs="Arial"/>
          <w:bCs/>
        </w:rPr>
        <w:t xml:space="preserve">often exhibited the </w:t>
      </w:r>
      <w:r w:rsidR="00BC1F9B">
        <w:rPr>
          <w:rFonts w:ascii="Arial" w:hAnsi="Arial" w:cs="Arial"/>
          <w:bCs/>
        </w:rPr>
        <w:t xml:space="preserve">strongest community </w:t>
      </w:r>
      <w:r w:rsidR="001544FA">
        <w:rPr>
          <w:rFonts w:ascii="Arial" w:hAnsi="Arial" w:cs="Arial"/>
          <w:bCs/>
        </w:rPr>
        <w:t>responses to phosphorous enrichment</w:t>
      </w:r>
      <w:r w:rsidR="008B254E">
        <w:rPr>
          <w:rFonts w:ascii="Arial" w:hAnsi="Arial" w:cs="Arial"/>
          <w:bCs/>
        </w:rPr>
        <w:t>, on average</w:t>
      </w:r>
      <w:r w:rsidR="00BC1F9B">
        <w:rPr>
          <w:rFonts w:ascii="Arial" w:hAnsi="Arial" w:cs="Arial"/>
          <w:bCs/>
        </w:rPr>
        <w:t>.</w:t>
      </w:r>
      <w:r w:rsidR="004D4CEB">
        <w:rPr>
          <w:rFonts w:ascii="Arial" w:hAnsi="Arial" w:cs="Arial"/>
          <w:bCs/>
        </w:rPr>
        <w:t xml:space="preserve"> </w:t>
      </w:r>
      <w:commentRangeEnd w:id="3"/>
      <w:r w:rsidR="00C96D81">
        <w:rPr>
          <w:rStyle w:val="CommentReference"/>
        </w:rPr>
        <w:commentReference w:id="3"/>
      </w:r>
    </w:p>
    <w:p w14:paraId="024CC9DE" w14:textId="77777777" w:rsidR="00493002" w:rsidRDefault="00493002" w:rsidP="00CE4F46">
      <w:pPr>
        <w:rPr>
          <w:rFonts w:ascii="Arial" w:hAnsi="Arial" w:cs="Arial"/>
          <w:bCs/>
          <w:i/>
          <w:iCs/>
        </w:rPr>
      </w:pPr>
    </w:p>
    <w:p w14:paraId="2365A931" w14:textId="10E6D382" w:rsidR="00121E46" w:rsidRDefault="00121E46" w:rsidP="00CE4F46">
      <w:pPr>
        <w:rPr>
          <w:rFonts w:ascii="Arial" w:hAnsi="Arial" w:cs="Arial"/>
          <w:bCs/>
          <w:i/>
          <w:iCs/>
        </w:rPr>
      </w:pPr>
      <w:r>
        <w:rPr>
          <w:rFonts w:ascii="Arial" w:hAnsi="Arial" w:cs="Arial"/>
          <w:bCs/>
          <w:i/>
          <w:iCs/>
        </w:rPr>
        <w:t>Global Patterns</w:t>
      </w:r>
    </w:p>
    <w:p w14:paraId="6502223B" w14:textId="1835D767" w:rsidR="00FE7DC4" w:rsidRDefault="00C734D8" w:rsidP="00CE4F46">
      <w:pPr>
        <w:rPr>
          <w:rFonts w:ascii="Arial" w:hAnsi="Arial" w:cs="Arial"/>
          <w:bCs/>
        </w:rPr>
      </w:pPr>
      <w:r>
        <w:rPr>
          <w:rFonts w:ascii="Arial" w:hAnsi="Arial" w:cs="Arial"/>
          <w:bCs/>
        </w:rPr>
        <w:t xml:space="preserve">After controlling for differences in the </w:t>
      </w:r>
      <w:r w:rsidR="00805BE4">
        <w:rPr>
          <w:rFonts w:ascii="Arial" w:hAnsi="Arial" w:cs="Arial"/>
          <w:bCs/>
        </w:rPr>
        <w:t xml:space="preserve">total magnitude of compositional change, characterization of </w:t>
      </w:r>
      <w:r w:rsidR="00655DE7">
        <w:rPr>
          <w:rFonts w:ascii="Arial" w:hAnsi="Arial" w:cs="Arial"/>
          <w:bCs/>
        </w:rPr>
        <w:t xml:space="preserve">all </w:t>
      </w:r>
      <w:r w:rsidR="00E44285">
        <w:rPr>
          <w:rFonts w:ascii="Arial" w:hAnsi="Arial" w:cs="Arial"/>
          <w:bCs/>
        </w:rPr>
        <w:t>species response</w:t>
      </w:r>
      <w:r w:rsidR="00C96D81">
        <w:rPr>
          <w:rFonts w:ascii="Arial" w:hAnsi="Arial" w:cs="Arial"/>
          <w:bCs/>
        </w:rPr>
        <w:t>s</w:t>
      </w:r>
      <w:r w:rsidR="00E44285">
        <w:rPr>
          <w:rFonts w:ascii="Arial" w:hAnsi="Arial" w:cs="Arial"/>
          <w:bCs/>
        </w:rPr>
        <w:t xml:space="preserve"> to multiple fertilization treatments </w:t>
      </w:r>
      <w:r w:rsidR="00FA0089">
        <w:rPr>
          <w:rFonts w:ascii="Arial" w:hAnsi="Arial" w:cs="Arial"/>
          <w:bCs/>
        </w:rPr>
        <w:t xml:space="preserve">found support for a strongly one-dimensional </w:t>
      </w:r>
      <w:r w:rsidR="008E0392">
        <w:rPr>
          <w:rFonts w:ascii="Arial" w:hAnsi="Arial" w:cs="Arial"/>
          <w:bCs/>
        </w:rPr>
        <w:t xml:space="preserve">pattern of variation (Figure 4a). </w:t>
      </w:r>
      <w:r w:rsidR="00FF25F7">
        <w:rPr>
          <w:rFonts w:ascii="Arial" w:hAnsi="Arial" w:cs="Arial"/>
          <w:bCs/>
        </w:rPr>
        <w:t xml:space="preserve">The dominance of a single axis of variation </w:t>
      </w:r>
      <w:r w:rsidR="00292D86">
        <w:rPr>
          <w:rFonts w:ascii="Arial" w:hAnsi="Arial" w:cs="Arial"/>
          <w:bCs/>
        </w:rPr>
        <w:t>implies</w:t>
      </w:r>
      <w:r w:rsidR="00515D79">
        <w:rPr>
          <w:rFonts w:ascii="Arial" w:hAnsi="Arial" w:cs="Arial"/>
          <w:bCs/>
        </w:rPr>
        <w:t xml:space="preserve"> </w:t>
      </w:r>
      <w:r w:rsidR="00292D86">
        <w:rPr>
          <w:rFonts w:ascii="Arial" w:hAnsi="Arial" w:cs="Arial"/>
          <w:bCs/>
        </w:rPr>
        <w:t xml:space="preserve">the presence of a general trade-off between plant performance in low or high nutrient conditions, likely driven by </w:t>
      </w:r>
      <w:r w:rsidR="003C1BCB">
        <w:rPr>
          <w:rFonts w:ascii="Arial" w:hAnsi="Arial" w:cs="Arial"/>
          <w:bCs/>
        </w:rPr>
        <w:t xml:space="preserve">asymmetric competition for light. </w:t>
      </w:r>
      <w:r w:rsidR="00115B39">
        <w:rPr>
          <w:rFonts w:ascii="Arial" w:hAnsi="Arial" w:cs="Arial"/>
          <w:bCs/>
        </w:rPr>
        <w:t xml:space="preserve">This result </w:t>
      </w:r>
      <w:r w:rsidR="008305C0">
        <w:rPr>
          <w:rFonts w:ascii="Arial" w:hAnsi="Arial" w:cs="Arial"/>
          <w:bCs/>
        </w:rPr>
        <w:t xml:space="preserve">supports </w:t>
      </w:r>
      <w:r w:rsidR="006407AB">
        <w:rPr>
          <w:rFonts w:ascii="Arial" w:hAnsi="Arial" w:cs="Arial"/>
          <w:bCs/>
        </w:rPr>
        <w:t xml:space="preserve">other findings that identify light limitation as a primary mechanism of </w:t>
      </w:r>
      <w:r w:rsidR="001407FC">
        <w:rPr>
          <w:rFonts w:ascii="Arial" w:hAnsi="Arial" w:cs="Arial"/>
          <w:bCs/>
        </w:rPr>
        <w:t xml:space="preserve">fertilization-driven </w:t>
      </w:r>
      <w:r w:rsidR="006407AB">
        <w:rPr>
          <w:rFonts w:ascii="Arial" w:hAnsi="Arial" w:cs="Arial"/>
          <w:bCs/>
        </w:rPr>
        <w:t>compositional change</w:t>
      </w:r>
      <w:r w:rsidR="00DE218D">
        <w:rPr>
          <w:rFonts w:ascii="Arial" w:hAnsi="Arial" w:cs="Arial"/>
          <w:bCs/>
        </w:rPr>
        <w:t>.</w:t>
      </w:r>
      <w:r w:rsidR="00237717">
        <w:rPr>
          <w:rFonts w:ascii="Arial" w:hAnsi="Arial" w:cs="Arial"/>
          <w:bCs/>
        </w:rPr>
        <w:t xml:space="preserve"> </w:t>
      </w:r>
    </w:p>
    <w:p w14:paraId="548CF56E" w14:textId="65C41019" w:rsidR="008B25DD" w:rsidRDefault="00237717" w:rsidP="00CE4F46">
      <w:pPr>
        <w:rPr>
          <w:rFonts w:ascii="Arial" w:hAnsi="Arial" w:cs="Arial"/>
          <w:bCs/>
        </w:rPr>
      </w:pPr>
      <w:r>
        <w:rPr>
          <w:rFonts w:ascii="Arial" w:hAnsi="Arial" w:cs="Arial"/>
          <w:bCs/>
        </w:rPr>
        <w:t xml:space="preserve">Global plant functional trait distributions, in turn, </w:t>
      </w:r>
      <w:r w:rsidR="00637F3A">
        <w:rPr>
          <w:rFonts w:ascii="Arial" w:hAnsi="Arial" w:cs="Arial"/>
          <w:bCs/>
        </w:rPr>
        <w:t xml:space="preserve">identify a small number of axes that capture a substantial proportion of overall trait variance. Differentiation among species </w:t>
      </w:r>
      <w:r w:rsidR="006633BC">
        <w:rPr>
          <w:rFonts w:ascii="Arial" w:hAnsi="Arial" w:cs="Arial"/>
          <w:bCs/>
        </w:rPr>
        <w:t xml:space="preserve">along the </w:t>
      </w:r>
      <w:r w:rsidR="00E07371">
        <w:rPr>
          <w:rFonts w:ascii="Arial" w:hAnsi="Arial" w:cs="Arial"/>
          <w:bCs/>
        </w:rPr>
        <w:t xml:space="preserve">leaf </w:t>
      </w:r>
      <w:r w:rsidR="006633BC">
        <w:rPr>
          <w:rFonts w:ascii="Arial" w:hAnsi="Arial" w:cs="Arial"/>
          <w:bCs/>
        </w:rPr>
        <w:t xml:space="preserve">economic spectrum and ratios of </w:t>
      </w:r>
      <w:proofErr w:type="spellStart"/>
      <w:r w:rsidR="006633BC">
        <w:rPr>
          <w:rFonts w:ascii="Arial" w:hAnsi="Arial" w:cs="Arial"/>
          <w:bCs/>
        </w:rPr>
        <w:t>aboveground:belowground</w:t>
      </w:r>
      <w:proofErr w:type="spellEnd"/>
      <w:r w:rsidR="006633BC">
        <w:rPr>
          <w:rFonts w:ascii="Arial" w:hAnsi="Arial" w:cs="Arial"/>
          <w:bCs/>
        </w:rPr>
        <w:t xml:space="preserve"> tissue investment </w:t>
      </w:r>
      <w:r w:rsidR="000918C7">
        <w:rPr>
          <w:rFonts w:ascii="Arial" w:hAnsi="Arial" w:cs="Arial"/>
          <w:bCs/>
        </w:rPr>
        <w:t xml:space="preserve">suggest that </w:t>
      </w:r>
      <w:r w:rsidR="00A80A25">
        <w:rPr>
          <w:rFonts w:ascii="Arial" w:hAnsi="Arial" w:cs="Arial"/>
          <w:bCs/>
        </w:rPr>
        <w:t xml:space="preserve">plants have evolved suites of characteristics </w:t>
      </w:r>
      <w:r w:rsidR="007D7093">
        <w:rPr>
          <w:rFonts w:ascii="Arial" w:hAnsi="Arial" w:cs="Arial"/>
          <w:bCs/>
        </w:rPr>
        <w:t xml:space="preserve">that facilitate the general acquisition of belowground resources or compete for light. </w:t>
      </w:r>
      <w:r w:rsidR="008A2A08">
        <w:rPr>
          <w:rFonts w:ascii="Arial" w:hAnsi="Arial" w:cs="Arial"/>
          <w:bCs/>
        </w:rPr>
        <w:t xml:space="preserve">Broadly speaking, the development of multi-dimensional trade-offs for belowground resources may be constrained by </w:t>
      </w:r>
      <w:r w:rsidR="00A27F3C">
        <w:rPr>
          <w:rFonts w:ascii="Arial" w:hAnsi="Arial" w:cs="Arial"/>
          <w:bCs/>
        </w:rPr>
        <w:t>physiology and tissue stoichiometry</w:t>
      </w:r>
      <w:r w:rsidR="0045172D">
        <w:rPr>
          <w:rFonts w:ascii="Arial" w:hAnsi="Arial" w:cs="Arial"/>
          <w:bCs/>
        </w:rPr>
        <w:t>. Adaptations such as high specific root length</w:t>
      </w:r>
      <w:r w:rsidR="000E6CE2">
        <w:rPr>
          <w:rFonts w:ascii="Arial" w:hAnsi="Arial" w:cs="Arial"/>
          <w:bCs/>
        </w:rPr>
        <w:t xml:space="preserve"> that increase soil nitrogen uptake rates, for example, often increase absorptive capacity for many belowground resources</w:t>
      </w:r>
      <w:r w:rsidR="00FA50D3">
        <w:rPr>
          <w:rFonts w:ascii="Arial" w:hAnsi="Arial" w:cs="Arial"/>
          <w:bCs/>
        </w:rPr>
        <w:t>.</w:t>
      </w:r>
    </w:p>
    <w:p w14:paraId="4FFB9EE5" w14:textId="3D5249FF" w:rsidR="008B25DD" w:rsidRDefault="008B25DD" w:rsidP="00CE4F46">
      <w:pPr>
        <w:rPr>
          <w:rFonts w:ascii="Arial" w:hAnsi="Arial" w:cs="Arial"/>
          <w:bCs/>
        </w:rPr>
      </w:pPr>
      <w:r>
        <w:rPr>
          <w:rFonts w:ascii="Arial" w:hAnsi="Arial" w:cs="Arial"/>
          <w:bCs/>
        </w:rPr>
        <w:t xml:space="preserve">However, consistent deviations from this null model across species and sites indicate that </w:t>
      </w:r>
      <w:r w:rsidR="0096438F">
        <w:rPr>
          <w:rFonts w:ascii="Arial" w:hAnsi="Arial" w:cs="Arial"/>
          <w:bCs/>
        </w:rPr>
        <w:t xml:space="preserve">plant fitness is </w:t>
      </w:r>
      <w:r w:rsidR="0095047A">
        <w:rPr>
          <w:rFonts w:ascii="Arial" w:hAnsi="Arial" w:cs="Arial"/>
          <w:bCs/>
        </w:rPr>
        <w:t>not effectively captured by a single trade-off axis</w:t>
      </w:r>
      <w:r w:rsidR="0096438F">
        <w:rPr>
          <w:rFonts w:ascii="Arial" w:hAnsi="Arial" w:cs="Arial"/>
          <w:bCs/>
        </w:rPr>
        <w:t xml:space="preserve">. </w:t>
      </w:r>
      <w:r w:rsidR="00394278">
        <w:rPr>
          <w:rFonts w:ascii="Arial" w:hAnsi="Arial" w:cs="Arial"/>
          <w:bCs/>
        </w:rPr>
        <w:t xml:space="preserve">Instead, we find evidence that plant </w:t>
      </w:r>
      <w:r w:rsidR="00394278">
        <w:rPr>
          <w:rFonts w:ascii="Arial" w:hAnsi="Arial" w:cs="Arial"/>
          <w:bCs/>
        </w:rPr>
        <w:lastRenderedPageBreak/>
        <w:t xml:space="preserve">functional strategies and the context of interspecific interaction constrain the development of multidimensional trade-offs. </w:t>
      </w:r>
    </w:p>
    <w:p w14:paraId="35EAB73D" w14:textId="77777777" w:rsidR="00E80DF6" w:rsidRDefault="00E80DF6" w:rsidP="00CE4F46">
      <w:pPr>
        <w:rPr>
          <w:rFonts w:ascii="Arial" w:hAnsi="Arial" w:cs="Arial"/>
          <w:bCs/>
        </w:rPr>
      </w:pPr>
    </w:p>
    <w:p w14:paraId="5D81B661" w14:textId="47AD2B50" w:rsidR="00E80DF6" w:rsidRPr="00E80DF6" w:rsidRDefault="00E80DF6" w:rsidP="00CE4F46">
      <w:pPr>
        <w:rPr>
          <w:rFonts w:ascii="Arial" w:hAnsi="Arial" w:cs="Arial"/>
          <w:bCs/>
          <w:i/>
          <w:iCs/>
        </w:rPr>
      </w:pPr>
      <w:r>
        <w:rPr>
          <w:rFonts w:ascii="Arial" w:hAnsi="Arial" w:cs="Arial"/>
          <w:bCs/>
          <w:i/>
          <w:iCs/>
        </w:rPr>
        <w:t>Plant Functional Variation</w:t>
      </w:r>
    </w:p>
    <w:p w14:paraId="1A9784DC" w14:textId="1D75D53B" w:rsidR="003B206F" w:rsidRPr="00E8546F" w:rsidRDefault="00260EE1" w:rsidP="00CE4F46">
      <w:r>
        <w:rPr>
          <w:rFonts w:ascii="Arial" w:hAnsi="Arial" w:cs="Arial"/>
          <w:bCs/>
        </w:rPr>
        <w:t xml:space="preserve">While light competition intensity is known to increase as a function of soil fertility, </w:t>
      </w:r>
      <w:r w:rsidR="002951CC">
        <w:rPr>
          <w:rFonts w:ascii="Arial" w:hAnsi="Arial" w:cs="Arial"/>
          <w:bCs/>
        </w:rPr>
        <w:t xml:space="preserve">plant interactions along resource gradients </w:t>
      </w:r>
      <w:r w:rsidR="00562A4F">
        <w:rPr>
          <w:rFonts w:ascii="Arial" w:hAnsi="Arial" w:cs="Arial"/>
          <w:bCs/>
        </w:rPr>
        <w:t xml:space="preserve">indicate that belowground competition </w:t>
      </w:r>
      <w:r w:rsidR="00C85FD9">
        <w:rPr>
          <w:rFonts w:ascii="Arial" w:hAnsi="Arial" w:cs="Arial"/>
          <w:bCs/>
        </w:rPr>
        <w:t xml:space="preserve">continues to operate </w:t>
      </w:r>
      <w:r w:rsidR="004D3253">
        <w:rPr>
          <w:rFonts w:ascii="Arial" w:hAnsi="Arial" w:cs="Arial"/>
          <w:bCs/>
        </w:rPr>
        <w:t xml:space="preserve">at higher levels of productivity. </w:t>
      </w:r>
      <w:r w:rsidR="00D4391A">
        <w:rPr>
          <w:rFonts w:ascii="Arial" w:hAnsi="Arial" w:cs="Arial"/>
          <w:bCs/>
        </w:rPr>
        <w:t>Belowground nutrient availability and distributions are complex</w:t>
      </w:r>
      <w:r w:rsidR="003A78F8">
        <w:rPr>
          <w:rFonts w:ascii="Arial" w:hAnsi="Arial" w:cs="Arial"/>
          <w:bCs/>
        </w:rPr>
        <w:t>; v</w:t>
      </w:r>
      <w:r w:rsidR="00D4391A">
        <w:rPr>
          <w:rFonts w:ascii="Arial" w:hAnsi="Arial" w:cs="Arial"/>
          <w:bCs/>
        </w:rPr>
        <w:t xml:space="preserve">ariable chemical forms and diffusion rates may allow for nutrient-specific tradeoffs to emerge through changes in </w:t>
      </w:r>
      <w:r w:rsidR="00650FB5">
        <w:rPr>
          <w:rFonts w:ascii="Arial" w:hAnsi="Arial" w:cs="Arial"/>
          <w:bCs/>
        </w:rPr>
        <w:t xml:space="preserve">root morphology and microbial symbioses. </w:t>
      </w:r>
      <w:r w:rsidR="00295BC7">
        <w:rPr>
          <w:rFonts w:ascii="Arial" w:hAnsi="Arial" w:cs="Arial"/>
          <w:bCs/>
        </w:rPr>
        <w:t>In this study, we found that</w:t>
      </w:r>
      <w:r w:rsidR="00E8546F">
        <w:rPr>
          <w:rFonts w:ascii="Arial" w:hAnsi="Arial" w:cs="Arial"/>
          <w:bCs/>
        </w:rPr>
        <w:t xml:space="preserve"> species in the</w:t>
      </w:r>
      <w:r w:rsidR="00295BC7">
        <w:rPr>
          <w:rFonts w:ascii="Arial" w:hAnsi="Arial" w:cs="Arial"/>
          <w:bCs/>
        </w:rPr>
        <w:t xml:space="preserve"> </w:t>
      </w:r>
      <w:r w:rsidR="00295BC7">
        <w:rPr>
          <w:rFonts w:ascii="Arial" w:hAnsi="Arial" w:cs="Arial"/>
          <w:bCs/>
          <w:i/>
          <w:iCs/>
        </w:rPr>
        <w:t xml:space="preserve">Legume </w:t>
      </w:r>
      <w:r w:rsidR="00E8546F">
        <w:rPr>
          <w:rFonts w:ascii="Arial" w:hAnsi="Arial" w:cs="Arial"/>
          <w:bCs/>
        </w:rPr>
        <w:t xml:space="preserve">functional group </w:t>
      </w:r>
      <w:r w:rsidR="00EA0359">
        <w:rPr>
          <w:rFonts w:ascii="Arial" w:hAnsi="Arial" w:cs="Arial"/>
          <w:bCs/>
        </w:rPr>
        <w:t xml:space="preserve">responded more strongly to enrichment of phosphorous or potassium </w:t>
      </w:r>
      <w:r w:rsidR="00F272B8">
        <w:rPr>
          <w:rFonts w:ascii="Arial" w:hAnsi="Arial" w:cs="Arial"/>
          <w:bCs/>
        </w:rPr>
        <w:t xml:space="preserve">and micronutrients (Figure 3b, Table </w:t>
      </w:r>
      <w:r w:rsidR="004B344B">
        <w:rPr>
          <w:rFonts w:ascii="Arial" w:hAnsi="Arial" w:cs="Arial"/>
          <w:bCs/>
        </w:rPr>
        <w:t>3</w:t>
      </w:r>
      <w:r w:rsidR="00F272B8">
        <w:rPr>
          <w:rFonts w:ascii="Arial" w:hAnsi="Arial" w:cs="Arial"/>
          <w:bCs/>
        </w:rPr>
        <w:t>)</w:t>
      </w:r>
      <w:r w:rsidR="00AD3820">
        <w:rPr>
          <w:rFonts w:ascii="Arial" w:hAnsi="Arial" w:cs="Arial"/>
          <w:bCs/>
        </w:rPr>
        <w:t xml:space="preserve">, consistent with other findings. This is likely due to the </w:t>
      </w:r>
      <w:r w:rsidR="004D2DC1">
        <w:rPr>
          <w:rFonts w:ascii="Arial" w:hAnsi="Arial" w:cs="Arial"/>
          <w:bCs/>
        </w:rPr>
        <w:t xml:space="preserve">enzymatic costs of nitrogen fixation, which result in steeper requirements for phosphorous, potassium, sulfate, and other micronutrients </w:t>
      </w:r>
      <w:r w:rsidR="00F272B8">
        <w:rPr>
          <w:rFonts w:ascii="Arial" w:hAnsi="Arial" w:cs="Arial"/>
          <w:bCs/>
        </w:rPr>
        <w:t xml:space="preserve">relative to other </w:t>
      </w:r>
      <w:r w:rsidR="00E4755B">
        <w:rPr>
          <w:rFonts w:ascii="Arial" w:hAnsi="Arial" w:cs="Arial"/>
          <w:bCs/>
        </w:rPr>
        <w:t xml:space="preserve">plant </w:t>
      </w:r>
      <w:r w:rsidR="00F272B8">
        <w:rPr>
          <w:rFonts w:ascii="Arial" w:hAnsi="Arial" w:cs="Arial"/>
          <w:bCs/>
        </w:rPr>
        <w:t>functional types</w:t>
      </w:r>
      <w:r w:rsidR="0059392F">
        <w:rPr>
          <w:rFonts w:ascii="Arial" w:hAnsi="Arial" w:cs="Arial"/>
          <w:bCs/>
        </w:rPr>
        <w:t xml:space="preserve"> </w:t>
      </w:r>
      <w:r w:rsidR="0059392F">
        <w:rPr>
          <w:rFonts w:ascii="Arial" w:hAnsi="Arial" w:cs="Arial"/>
          <w:bCs/>
        </w:rPr>
        <w:fldChar w:fldCharType="begin" w:fldLock="1"/>
      </w:r>
      <w:r w:rsidR="0059392F">
        <w:rPr>
          <w:rFonts w:ascii="Arial" w:hAnsi="Arial" w:cs="Arial"/>
          <w:bCs/>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dbf41251-97c0-43ac-aac6-27009cae1d55"]}],"mendeley":{"formattedCitation":"(McKey 1994)","plainTextFormattedCitation":"(McKey 1994)","previouslyFormattedCitation":"(McKey 1994)"},"properties":{"noteIndex":0},"schema":"https://github.com/citation-style-language/schema/raw/master/csl-citation.json"}</w:instrText>
      </w:r>
      <w:r w:rsidR="0059392F">
        <w:rPr>
          <w:rFonts w:ascii="Arial" w:hAnsi="Arial" w:cs="Arial"/>
          <w:bCs/>
        </w:rPr>
        <w:fldChar w:fldCharType="separate"/>
      </w:r>
      <w:r w:rsidR="0059392F" w:rsidRPr="008B2F60">
        <w:rPr>
          <w:rFonts w:ascii="Arial" w:hAnsi="Arial" w:cs="Arial"/>
          <w:bCs/>
          <w:noProof/>
        </w:rPr>
        <w:t>(McKey 1994)</w:t>
      </w:r>
      <w:r w:rsidR="0059392F">
        <w:rPr>
          <w:rFonts w:ascii="Arial" w:hAnsi="Arial" w:cs="Arial"/>
          <w:bCs/>
        </w:rPr>
        <w:fldChar w:fldCharType="end"/>
      </w:r>
      <w:r w:rsidR="00F272B8">
        <w:rPr>
          <w:rFonts w:ascii="Arial" w:hAnsi="Arial" w:cs="Arial"/>
          <w:bCs/>
        </w:rPr>
        <w:t xml:space="preserve">. </w:t>
      </w:r>
      <w:r w:rsidR="00AF6C08">
        <w:rPr>
          <w:rFonts w:ascii="Arial" w:hAnsi="Arial" w:cs="Arial"/>
          <w:bCs/>
        </w:rPr>
        <w:t xml:space="preserve">However, it is important to note that responses to all nutrients were </w:t>
      </w:r>
      <w:r w:rsidR="00300486">
        <w:rPr>
          <w:rFonts w:ascii="Arial" w:hAnsi="Arial" w:cs="Arial"/>
          <w:bCs/>
        </w:rPr>
        <w:t xml:space="preserve">generally </w:t>
      </w:r>
      <w:r w:rsidR="00AF6C08">
        <w:rPr>
          <w:rFonts w:ascii="Arial" w:hAnsi="Arial" w:cs="Arial"/>
          <w:bCs/>
        </w:rPr>
        <w:t>positively correlated</w:t>
      </w:r>
      <w:r w:rsidR="00300486">
        <w:rPr>
          <w:rFonts w:ascii="Arial" w:hAnsi="Arial" w:cs="Arial"/>
          <w:bCs/>
        </w:rPr>
        <w:t xml:space="preserve"> </w:t>
      </w:r>
      <w:r w:rsidR="00AF6C08">
        <w:rPr>
          <w:rFonts w:ascii="Arial" w:hAnsi="Arial" w:cs="Arial"/>
          <w:bCs/>
        </w:rPr>
        <w:t xml:space="preserve">across </w:t>
      </w:r>
      <w:r w:rsidR="006A07B4">
        <w:rPr>
          <w:rFonts w:ascii="Arial" w:hAnsi="Arial" w:cs="Arial"/>
          <w:bCs/>
        </w:rPr>
        <w:t xml:space="preserve">nitrogen-fixing </w:t>
      </w:r>
      <w:r w:rsidR="00AF6C08">
        <w:rPr>
          <w:rFonts w:ascii="Arial" w:hAnsi="Arial" w:cs="Arial"/>
          <w:bCs/>
        </w:rPr>
        <w:t xml:space="preserve">species </w:t>
      </w:r>
      <w:r w:rsidR="000028CE">
        <w:rPr>
          <w:rFonts w:ascii="Arial" w:hAnsi="Arial" w:cs="Arial"/>
          <w:bCs/>
        </w:rPr>
        <w:t>–</w:t>
      </w:r>
      <w:r w:rsidR="00AF6C08">
        <w:rPr>
          <w:rFonts w:ascii="Arial" w:hAnsi="Arial" w:cs="Arial"/>
          <w:bCs/>
        </w:rPr>
        <w:t xml:space="preserve"> </w:t>
      </w:r>
      <w:r w:rsidR="000028CE">
        <w:rPr>
          <w:rFonts w:ascii="Arial" w:hAnsi="Arial" w:cs="Arial"/>
          <w:bCs/>
        </w:rPr>
        <w:t xml:space="preserve">nutrient-specific resource demands </w:t>
      </w:r>
      <w:r w:rsidR="00685407">
        <w:rPr>
          <w:rFonts w:ascii="Arial" w:hAnsi="Arial" w:cs="Arial"/>
          <w:bCs/>
        </w:rPr>
        <w:t xml:space="preserve">appear to </w:t>
      </w:r>
      <w:r w:rsidR="00FF4D8F">
        <w:rPr>
          <w:rFonts w:ascii="Arial" w:hAnsi="Arial" w:cs="Arial"/>
          <w:bCs/>
        </w:rPr>
        <w:t>act as additional dimensions of variation, but still operate on a broadly one-dimensional distribution of responses across treatments.</w:t>
      </w:r>
    </w:p>
    <w:p w14:paraId="61590090" w14:textId="7364334A" w:rsidR="004F051C" w:rsidRDefault="001E0A0E" w:rsidP="004F051C">
      <w:pPr>
        <w:rPr>
          <w:rFonts w:ascii="Arial" w:hAnsi="Arial" w:cs="Arial"/>
          <w:bCs/>
        </w:rPr>
      </w:pPr>
      <w:r>
        <w:rPr>
          <w:rFonts w:ascii="Arial" w:hAnsi="Arial" w:cs="Arial"/>
          <w:bCs/>
        </w:rPr>
        <w:t xml:space="preserve">While functional group classifications capture important differences in life history strategy, they are relatively coarse distinctions that average over </w:t>
      </w:r>
      <w:r w:rsidR="00F51573">
        <w:rPr>
          <w:rFonts w:ascii="Arial" w:hAnsi="Arial" w:cs="Arial"/>
          <w:bCs/>
        </w:rPr>
        <w:t xml:space="preserve">other </w:t>
      </w:r>
      <w:r w:rsidR="00CB72C2">
        <w:rPr>
          <w:rFonts w:ascii="Arial" w:hAnsi="Arial" w:cs="Arial"/>
          <w:bCs/>
        </w:rPr>
        <w:t xml:space="preserve">traits known to </w:t>
      </w:r>
      <w:r w:rsidR="00F8641F">
        <w:rPr>
          <w:rFonts w:ascii="Arial" w:hAnsi="Arial" w:cs="Arial"/>
          <w:bCs/>
        </w:rPr>
        <w:t>control plant response to nutrient enrichment.</w:t>
      </w:r>
      <w:r w:rsidR="00234725">
        <w:rPr>
          <w:rFonts w:ascii="Arial" w:hAnsi="Arial" w:cs="Arial"/>
          <w:bCs/>
        </w:rPr>
        <w:t xml:space="preserve"> More concerted efforts to relate trade-offs in belowground resource use to features such as tissue stoichiometry, clonality, and </w:t>
      </w:r>
      <w:r w:rsidR="00931C03">
        <w:rPr>
          <w:rFonts w:ascii="Arial" w:hAnsi="Arial" w:cs="Arial"/>
          <w:bCs/>
        </w:rPr>
        <w:t>root physiology are likely to prove insightful. Root traits, in particular</w:t>
      </w:r>
      <w:r w:rsidR="00522488">
        <w:rPr>
          <w:rFonts w:ascii="Arial" w:hAnsi="Arial" w:cs="Arial"/>
          <w:bCs/>
        </w:rPr>
        <w:t xml:space="preserve">, are thought to be more multi-dimensional than their aboveground counterparts </w:t>
      </w:r>
      <w:r w:rsidR="00522488">
        <w:rPr>
          <w:rFonts w:ascii="Arial" w:hAnsi="Arial" w:cs="Arial"/>
          <w:bCs/>
        </w:rPr>
        <w:fldChar w:fldCharType="begin" w:fldLock="1"/>
      </w:r>
      <w:r w:rsidR="00522488">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mendeley":{"formattedCitation":"(Kramer-Walter et al. 2016)","plainTextFormattedCitation":"(Kramer-Walter et al. 2016)","previouslyFormattedCitation":"(Kramer-Walter et al. 2016)"},"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Kramer-Walter et al. 2016)</w:t>
      </w:r>
      <w:r w:rsidR="00522488">
        <w:rPr>
          <w:rFonts w:ascii="Arial" w:hAnsi="Arial" w:cs="Arial"/>
          <w:bCs/>
        </w:rPr>
        <w:fldChar w:fldCharType="end"/>
      </w:r>
      <w:r w:rsidR="00522488">
        <w:rPr>
          <w:rFonts w:ascii="Arial" w:hAnsi="Arial" w:cs="Arial"/>
          <w:bCs/>
        </w:rPr>
        <w:t xml:space="preserve"> and may play important roles in the acquisition of specific soil resources </w:t>
      </w:r>
      <w:r w:rsidR="00522488">
        <w:rPr>
          <w:rFonts w:ascii="Arial" w:hAnsi="Arial" w:cs="Arial"/>
          <w:bCs/>
        </w:rPr>
        <w:fldChar w:fldCharType="begin" w:fldLock="1"/>
      </w:r>
      <w:r w:rsidR="00522488">
        <w:rPr>
          <w:rFonts w:ascii="Arial" w:hAnsi="Arial" w:cs="Arial"/>
          <w:bCs/>
        </w:rPr>
        <w:instrText>ADDIN CSL_CITATION {"citationItems":[{"id":"ITEM-1","itemData":{"DOI":"10.1111/1365-2435.13387","ISSN":"13652435","abstract":"Plant performance is driven by nutrient availability. So far, studies on plant nutrient relationships mostly focused on nitrogen (N) and phosphorus (P), whereas potassium (K) received less attention. We evaluated whether plant responses to variation in nutrient availability are similar or different for the nutrients N, P and K and whether the same plant traits are decisive for the competitive ability of species along gradients of N, P and K availabilities. We studied plant trait responses of three temperate perennial grass species (Alopecurus pratensis, Agrostis capillaris and Anthoxanthum odoratum, each dominant under N limitation, P limitation and K limitation, respectively). Each gradient consisted of eight treatments (N1–N8, P1–P8, K1–K8), with N:P:K supply rates being 1:0.8:6 (N1), 128:0.8:6 (N8), 12:0.075:6 (P1), 12:9.6:6 (P8), 12:0.8:0.56 (K1) and 12:0.8:72 (K8) (total supply per plant individual in mg). Plant individuals were kept either in single-species pots (intraspecific competition) or in mixed-species pots (interspecific competition). After 2 months, plant biomass, leaf and root traits and root enzyme activity were measured. Most below-ground traits (e.g. total root length, root diameter) responded most strongly to competition as predictor variable and only secondly to the type of nutrient or their supply rates (unlike RGRTotal and SLA). Leaf chlorophyll content and root enzyme activity responded most strongly to supply rate of nutrients and the interaction of nutrient type and supply rate, respectively. In line with our prediction, A. pratensis was the superior competitor under N limitation and A. odoratum was the superior competitor under K limitation (assessed by relative dominance [RD] and relative competitive strength [RCS]). Both species showed high investment in total root length. Opposite to our expectation, A. capillaris was a bad competitor under P limitation, with low root length but higher root phosphatase activity. Our results indicate that below-ground plant traits are decisive in nutrient-related competition between plant species. Further, competitive strength is determined by a high total root length per soil volume both under N and K limitation. Under P limitation, the model species A. capillaris showed a weak competitive performance either because it was lacking colonization with mycorrhiza and/or the high investment in phosphatase activity posed a trade-off with higher N investment in phosphatase production. A free Plain…","author":[{"dropping-particle":"","family":"Minden","given":"Vanessa","non-dropping-particle":"","parse-names":false,"suffix":""},{"dropping-particle":"","family":"Olde Venterink","given":"Harry","non-dropping-particle":"","parse-names":false,"suffix":""}],"container-title":"Functional Ecology","id":"ITEM-1","issue":"9","issued":{"date-parts":[["2019"]]},"page":"1611-1626","title":"Plant traits and species interactions along gradients of N, P and K availabilities","type":"article-journal","volume":"33"},"uris":["http://www.mendeley.com/documents/?uuid=30178fb4-71da-4e65-b65b-5597278eb378"]}],"mendeley":{"formattedCitation":"(Minden and Olde Venterink 2019)","plainTextFormattedCitation":"(Minden and Olde Venterink 2019)","previouslyFormattedCitation":"(Minden and Olde Venterink 2019)"},"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Minden and Olde Venterink 2019)</w:t>
      </w:r>
      <w:r w:rsidR="00522488">
        <w:rPr>
          <w:rFonts w:ascii="Arial" w:hAnsi="Arial" w:cs="Arial"/>
          <w:bCs/>
        </w:rPr>
        <w:fldChar w:fldCharType="end"/>
      </w:r>
      <w:r w:rsidR="00522488">
        <w:rPr>
          <w:rFonts w:ascii="Arial" w:hAnsi="Arial" w:cs="Arial"/>
          <w:bCs/>
        </w:rPr>
        <w:t>.</w:t>
      </w:r>
    </w:p>
    <w:p w14:paraId="338CAAF9" w14:textId="77777777" w:rsidR="00E80DF6" w:rsidRDefault="00E80DF6" w:rsidP="004F051C">
      <w:pPr>
        <w:rPr>
          <w:rFonts w:ascii="Arial" w:hAnsi="Arial" w:cs="Arial"/>
          <w:bCs/>
          <w:i/>
          <w:iCs/>
        </w:rPr>
      </w:pPr>
    </w:p>
    <w:p w14:paraId="6610A653" w14:textId="4D4D8FA6" w:rsidR="00E80DF6" w:rsidRPr="00E80DF6" w:rsidRDefault="00E80DF6" w:rsidP="004F051C">
      <w:pPr>
        <w:rPr>
          <w:rFonts w:ascii="Arial" w:hAnsi="Arial" w:cs="Arial"/>
          <w:bCs/>
          <w:i/>
          <w:iCs/>
        </w:rPr>
      </w:pPr>
      <w:r w:rsidRPr="00E80DF6">
        <w:rPr>
          <w:rFonts w:ascii="Arial" w:hAnsi="Arial" w:cs="Arial"/>
          <w:bCs/>
          <w:i/>
          <w:iCs/>
        </w:rPr>
        <w:t>Site-specific constraints</w:t>
      </w:r>
    </w:p>
    <w:p w14:paraId="2CB3AED3" w14:textId="76745D42" w:rsidR="006A07B4" w:rsidRPr="006A07B4" w:rsidRDefault="00C3751C" w:rsidP="004F051C">
      <w:pPr>
        <w:rPr>
          <w:rFonts w:ascii="Arial" w:hAnsi="Arial" w:cs="Arial"/>
          <w:bCs/>
        </w:rPr>
      </w:pPr>
      <w:r>
        <w:rPr>
          <w:rFonts w:ascii="Arial" w:hAnsi="Arial" w:cs="Arial"/>
          <w:bCs/>
        </w:rPr>
        <w:t xml:space="preserve">Just as initial </w:t>
      </w:r>
      <w:r w:rsidR="000C7A86">
        <w:rPr>
          <w:rFonts w:ascii="Arial" w:hAnsi="Arial" w:cs="Arial"/>
          <w:bCs/>
        </w:rPr>
        <w:t xml:space="preserve">site </w:t>
      </w:r>
      <w:r>
        <w:rPr>
          <w:rFonts w:ascii="Arial" w:hAnsi="Arial" w:cs="Arial"/>
          <w:bCs/>
        </w:rPr>
        <w:t xml:space="preserve">productivity, soil fertility, and </w:t>
      </w:r>
      <w:r w:rsidR="000C7A86">
        <w:rPr>
          <w:rFonts w:ascii="Arial" w:hAnsi="Arial" w:cs="Arial"/>
          <w:bCs/>
        </w:rPr>
        <w:t>species pools control the susceptibility of plant communities to nutrient enrichment</w:t>
      </w:r>
      <w:r w:rsidR="0077136B">
        <w:rPr>
          <w:rFonts w:ascii="Arial" w:hAnsi="Arial" w:cs="Arial"/>
          <w:bCs/>
        </w:rPr>
        <w:t xml:space="preserve"> </w:t>
      </w:r>
      <w:r w:rsidR="0077136B">
        <w:rPr>
          <w:rFonts w:ascii="Arial" w:hAnsi="Arial" w:cs="Arial"/>
          <w:bCs/>
        </w:rPr>
        <w:fldChar w:fldCharType="begin" w:fldLock="1"/>
      </w:r>
      <w:r w:rsidR="001678D7">
        <w:rPr>
          <w:rFonts w:ascii="Arial" w:hAnsi="Arial" w:cs="Arial"/>
          <w:bCs/>
        </w:rPr>
        <w:instrText>ADDIN CSL_CITATION {"citationItems":[{"id":"ITEM-1","itemData":{"DOI":"10.1111/j.1461-0248.2007.01053.x","ISBN":"1461-023X","ISSN":"1461023X","PMID":"17542938","abstract":"Global energy use and food production have increased nitrogen inputs to ecosystems worldwide, impacting plant community diversity, composition, and function. Previous studies show considerable variation across terrestrial herbaceous ecosystems in the magnitude of species loss following nitrogen (N) enrichment. What controls this variation remains unknown. We present results from 23 N-addition experiments across North America, representing a range of climatic, soil and plant community properties, to determine conditions that lead to greater diversity decline. Species loss in these communities ranged from 0 to 65% of control richness. Using hierarchical structural equation modelling, we found greater species loss in communities with a lower soil cation exchange capacity, colder regional temperature, and larger production increase following N addition, independent of initial species richness, plant productivity, and the relative abundance of most plant functional groups. Our results indicate sensitivity to N addition is co-determined by environmental conditions and production responsiveness, which overwhelm the effects of initial community structure and composition.","author":[{"dropping-particle":"","family":"Clark","given":"Chris M.","non-dropping-particle":"","parse-names":false,"suffix":""},{"dropping-particle":"","family":"Cleland","given":"Elsa E.","non-dropping-particle":"","parse-names":false,"suffix":""},{"dropping-particle":"","family":"Collins","given":"Scott L.","non-dropping-particle":"","parse-names":false,"suffix":""},{"dropping-particle":"","family":"Fargione","given":"Joseph E.","non-dropping-particle":"","parse-names":false,"suffix":""},{"dropping-particle":"","family":"Gough","given":"Laura","non-dropping-particle":"","parse-names":false,"suffix":""},{"dropping-particle":"","family":"Gross","given":"Katherine L.","non-dropping-particle":"","parse-names":false,"suffix":""},{"dropping-particle":"","family":"Pennings","given":"Steven C.","non-dropping-particle":"","parse-names":false,"suffix":""},{"dropping-particle":"","family":"Suding","given":"Katherine N.","non-dropping-particle":"","parse-names":false,"suffix":""},{"dropping-particle":"","family":"Grace","given":"James B.","non-dropping-particle":"","parse-names":false,"suffix":""}],"container-title":"Ecology Letters","id":"ITEM-1","issue":"7","issued":{"date-parts":[["2007"]]},"page":"596-607","title":"Environmental and plant community determinants of species loss following nitrogen enrichment","type":"article-journal","volume":"10"},"uris":["http://www.mendeley.com/documents/?uuid=672f38b4-5bca-420f-910c-0a9b87582b5a"]}],"mendeley":{"formattedCitation":"(Clark et al. 2007)","plainTextFormattedCitation":"(Clark et al. 2007)","previouslyFormattedCitation":"(Clark et al. 2007)"},"properties":{"noteIndex":0},"schema":"https://github.com/citation-style-language/schema/raw/master/csl-citation.json"}</w:instrText>
      </w:r>
      <w:r w:rsidR="0077136B">
        <w:rPr>
          <w:rFonts w:ascii="Arial" w:hAnsi="Arial" w:cs="Arial"/>
          <w:bCs/>
        </w:rPr>
        <w:fldChar w:fldCharType="separate"/>
      </w:r>
      <w:r w:rsidR="0077136B" w:rsidRPr="0077136B">
        <w:rPr>
          <w:rFonts w:ascii="Arial" w:hAnsi="Arial" w:cs="Arial"/>
          <w:bCs/>
          <w:noProof/>
        </w:rPr>
        <w:t>(Clark et al. 2007)</w:t>
      </w:r>
      <w:r w:rsidR="0077136B">
        <w:rPr>
          <w:rFonts w:ascii="Arial" w:hAnsi="Arial" w:cs="Arial"/>
          <w:bCs/>
        </w:rPr>
        <w:fldChar w:fldCharType="end"/>
      </w:r>
      <w:r w:rsidR="000C7A86">
        <w:rPr>
          <w:rFonts w:ascii="Arial" w:hAnsi="Arial" w:cs="Arial"/>
          <w:bCs/>
        </w:rPr>
        <w:t xml:space="preserve">, </w:t>
      </w:r>
      <w:r w:rsidR="00D60FC6">
        <w:rPr>
          <w:rFonts w:ascii="Arial" w:hAnsi="Arial" w:cs="Arial"/>
          <w:bCs/>
        </w:rPr>
        <w:t xml:space="preserve">we found that a similar suite of characteristics </w:t>
      </w:r>
      <w:r w:rsidR="003F2C86">
        <w:rPr>
          <w:rFonts w:ascii="Arial" w:hAnsi="Arial" w:cs="Arial"/>
          <w:bCs/>
        </w:rPr>
        <w:t xml:space="preserve">constrained trajectories of community response </w:t>
      </w:r>
      <w:r w:rsidR="009D4CEE">
        <w:rPr>
          <w:rFonts w:ascii="Arial" w:hAnsi="Arial" w:cs="Arial"/>
          <w:bCs/>
        </w:rPr>
        <w:t xml:space="preserve">to </w:t>
      </w:r>
      <w:r w:rsidR="003F2C86">
        <w:rPr>
          <w:rFonts w:ascii="Arial" w:hAnsi="Arial" w:cs="Arial"/>
          <w:bCs/>
        </w:rPr>
        <w:t>multiple fertilizers.</w:t>
      </w:r>
      <w:r w:rsidR="00170C0E">
        <w:rPr>
          <w:rFonts w:ascii="Arial" w:hAnsi="Arial" w:cs="Arial"/>
          <w:bCs/>
        </w:rPr>
        <w:t xml:space="preserve"> </w:t>
      </w:r>
      <w:r w:rsidR="00410BA5">
        <w:rPr>
          <w:rFonts w:ascii="Arial" w:hAnsi="Arial" w:cs="Arial"/>
          <w:bCs/>
        </w:rPr>
        <w:t xml:space="preserve">Relationships </w:t>
      </w:r>
      <w:r w:rsidR="00170C0E">
        <w:rPr>
          <w:rFonts w:ascii="Arial" w:hAnsi="Arial" w:cs="Arial"/>
          <w:bCs/>
        </w:rPr>
        <w:t xml:space="preserve">between response dimensionality, climatic resource availability, </w:t>
      </w:r>
      <w:r w:rsidR="005470F8">
        <w:rPr>
          <w:rFonts w:ascii="Arial" w:hAnsi="Arial" w:cs="Arial"/>
          <w:bCs/>
        </w:rPr>
        <w:t>light availability, and species turnover suggest that responses to fertilization are directionally more varied in more productive, low</w:t>
      </w:r>
      <w:r w:rsidR="00EE009D">
        <w:rPr>
          <w:rFonts w:ascii="Arial" w:hAnsi="Arial" w:cs="Arial"/>
          <w:bCs/>
        </w:rPr>
        <w:t>er</w:t>
      </w:r>
      <w:r w:rsidR="005470F8">
        <w:rPr>
          <w:rFonts w:ascii="Arial" w:hAnsi="Arial" w:cs="Arial"/>
          <w:bCs/>
        </w:rPr>
        <w:t>-stress environments</w:t>
      </w:r>
      <w:r w:rsidR="0027460B">
        <w:rPr>
          <w:rFonts w:ascii="Arial" w:hAnsi="Arial" w:cs="Arial"/>
          <w:bCs/>
        </w:rPr>
        <w:t xml:space="preserve">. </w:t>
      </w:r>
      <w:r w:rsidR="00EE009D">
        <w:rPr>
          <w:rFonts w:ascii="Arial" w:hAnsi="Arial" w:cs="Arial"/>
          <w:bCs/>
        </w:rPr>
        <w:t xml:space="preserve">Given that many of these drivers have been found to </w:t>
      </w:r>
      <w:r w:rsidR="00653928">
        <w:rPr>
          <w:rFonts w:ascii="Arial" w:hAnsi="Arial" w:cs="Arial"/>
          <w:bCs/>
        </w:rPr>
        <w:t xml:space="preserve">act on fertilization sensitivity in a similar </w:t>
      </w:r>
      <w:r w:rsidR="00217997">
        <w:rPr>
          <w:rFonts w:ascii="Arial" w:hAnsi="Arial" w:cs="Arial"/>
          <w:bCs/>
        </w:rPr>
        <w:t xml:space="preserve">fashion, it appears </w:t>
      </w:r>
      <w:r w:rsidR="003533FC">
        <w:rPr>
          <w:rFonts w:ascii="Arial" w:hAnsi="Arial" w:cs="Arial"/>
          <w:bCs/>
        </w:rPr>
        <w:t xml:space="preserve">that trade-offs in belowground resource use are more likely to emerge </w:t>
      </w:r>
      <w:r w:rsidR="00D24C83">
        <w:rPr>
          <w:rFonts w:ascii="Arial" w:hAnsi="Arial" w:cs="Arial"/>
          <w:bCs/>
        </w:rPr>
        <w:t>in systems</w:t>
      </w:r>
      <w:r w:rsidR="003350E0">
        <w:rPr>
          <w:rFonts w:ascii="Arial" w:hAnsi="Arial" w:cs="Arial"/>
          <w:bCs/>
        </w:rPr>
        <w:t xml:space="preserve"> where soil nutrient availability forms an important axis of niche differentiation.</w:t>
      </w:r>
    </w:p>
    <w:p w14:paraId="51CF0396" w14:textId="65FBA10D" w:rsidR="004F051C" w:rsidRDefault="009C54F7" w:rsidP="004F051C">
      <w:pPr>
        <w:rPr>
          <w:rFonts w:ascii="Arial" w:hAnsi="Arial" w:cs="Arial"/>
          <w:bCs/>
        </w:rPr>
      </w:pPr>
      <w:r>
        <w:rPr>
          <w:rFonts w:ascii="Arial" w:hAnsi="Arial" w:cs="Arial"/>
          <w:bCs/>
        </w:rPr>
        <w:t>Lower</w:t>
      </w:r>
      <w:r w:rsidR="00F248ED">
        <w:rPr>
          <w:rFonts w:ascii="Arial" w:hAnsi="Arial" w:cs="Arial"/>
          <w:bCs/>
        </w:rPr>
        <w:t xml:space="preserve"> </w:t>
      </w:r>
      <w:r w:rsidR="008C4560">
        <w:rPr>
          <w:rFonts w:ascii="Arial" w:hAnsi="Arial" w:cs="Arial"/>
          <w:bCs/>
        </w:rPr>
        <w:t>dimensional</w:t>
      </w:r>
      <w:r w:rsidR="00F248ED">
        <w:rPr>
          <w:rFonts w:ascii="Arial" w:hAnsi="Arial" w:cs="Arial"/>
          <w:bCs/>
        </w:rPr>
        <w:t xml:space="preserve">ity </w:t>
      </w:r>
      <w:r w:rsidR="008C4560">
        <w:rPr>
          <w:rFonts w:ascii="Arial" w:hAnsi="Arial" w:cs="Arial"/>
          <w:bCs/>
        </w:rPr>
        <w:t xml:space="preserve">of community response </w:t>
      </w:r>
      <w:r w:rsidR="00E60D8B">
        <w:rPr>
          <w:rFonts w:ascii="Arial" w:hAnsi="Arial" w:cs="Arial"/>
          <w:bCs/>
        </w:rPr>
        <w:t xml:space="preserve">in stressful environments may be the result of functional constraints </w:t>
      </w:r>
      <w:r w:rsidR="00323E6B">
        <w:rPr>
          <w:rFonts w:ascii="Arial" w:hAnsi="Arial" w:cs="Arial"/>
          <w:bCs/>
        </w:rPr>
        <w:t xml:space="preserve">that limit the development of belowground tradeoffs. </w:t>
      </w:r>
      <w:r w:rsidR="000C39E1">
        <w:rPr>
          <w:rFonts w:ascii="Arial" w:hAnsi="Arial" w:cs="Arial"/>
          <w:bCs/>
        </w:rPr>
        <w:t xml:space="preserve">While </w:t>
      </w:r>
      <w:r w:rsidR="001678D7">
        <w:rPr>
          <w:rFonts w:ascii="Arial" w:hAnsi="Arial" w:cs="Arial"/>
          <w:bCs/>
        </w:rPr>
        <w:t xml:space="preserve">variation </w:t>
      </w:r>
      <w:r w:rsidR="000C39E1">
        <w:rPr>
          <w:rFonts w:ascii="Arial" w:hAnsi="Arial" w:cs="Arial"/>
          <w:bCs/>
        </w:rPr>
        <w:t xml:space="preserve">across many dimensions of plant performance </w:t>
      </w:r>
      <w:r w:rsidR="003B599B">
        <w:rPr>
          <w:rFonts w:ascii="Arial" w:hAnsi="Arial" w:cs="Arial"/>
          <w:bCs/>
        </w:rPr>
        <w:t xml:space="preserve">may produce a range of functional strategies, </w:t>
      </w:r>
      <w:r w:rsidR="00F96525">
        <w:rPr>
          <w:rFonts w:ascii="Arial" w:hAnsi="Arial" w:cs="Arial"/>
          <w:bCs/>
        </w:rPr>
        <w:t xml:space="preserve">the increased cost of </w:t>
      </w:r>
      <w:r w:rsidR="006962A0">
        <w:rPr>
          <w:rFonts w:ascii="Arial" w:hAnsi="Arial" w:cs="Arial"/>
          <w:bCs/>
        </w:rPr>
        <w:t xml:space="preserve">adopting </w:t>
      </w:r>
      <w:r w:rsidR="00F96525">
        <w:rPr>
          <w:rFonts w:ascii="Arial" w:hAnsi="Arial" w:cs="Arial"/>
          <w:bCs/>
        </w:rPr>
        <w:t xml:space="preserve">extreme trait values </w:t>
      </w:r>
      <w:r w:rsidR="001678D7">
        <w:rPr>
          <w:rFonts w:ascii="Arial" w:hAnsi="Arial" w:cs="Arial"/>
          <w:bCs/>
        </w:rPr>
        <w:t xml:space="preserve">is likely to limit the number of trade-offs that operate in stressful environments </w:t>
      </w:r>
      <w:r w:rsidR="001678D7">
        <w:rPr>
          <w:rFonts w:ascii="Arial" w:hAnsi="Arial" w:cs="Arial"/>
          <w:bCs/>
        </w:rPr>
        <w:fldChar w:fldCharType="begin" w:fldLock="1"/>
      </w:r>
      <w:r w:rsidR="00FF4D8E">
        <w:rPr>
          <w:rFonts w:ascii="Arial" w:hAnsi="Arial" w:cs="Arial"/>
          <w:bCs/>
        </w:rPr>
        <w:instrText>ADDIN CSL_CITATION {"citationItems":[{"id":"ITEM-1","itemData":{"DOI":"10.1016/j.tree.2006.02.004","ISSN":"01695347","abstract":"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 2006 Elsevier Ltd. All rights reserved.","author":[{"dropping-particle":"","family":"Westoby","given":"Mark","non-dropping-particle":"","parse-names":false,"suffix":""},{"dropping-particle":"","family":"Wright","given":"Ian J.","non-dropping-particle":"","parse-names":false,"suffix":""}],"container-title":"Trends in Ecology and Evolution","id":"ITEM-1","issue":"5","issued":{"date-parts":[["2006"]]},"page":"261-268","title":"Land-plant ecology on the basis of functional traits","type":"article-journal","volume":"21"},"uris":["http://www.mendeley.com/documents/?uuid=e766eb10-c475-4c09-b2ad-1863064d7334"]},{"id":"ITEM-2","itemData":{"DOI":"10.1111/ele.12781","ISSN":"14610248","PMID":"28510261","abstract":"Trade-offs maintain diversity and structure communities along environmental gradients. Theory indicates that if covariance among functional traits sets a limit on the number of viable trait combinations in a given environment, then communities with strong multidimensional trait constraints should exhibit low species diversity. We tested this prediction in winter annual plant assemblages along an aridity gradient using multilevel structural equation modelling. Univariate and multivariate functional diversity measures were poorly explained by aridity, and were surprisingly poor predictors of community richness. By contrast, the covariance between maximum height and seed mass strengthened along the aridity gradient, and was strongly associated with richness declines. Community richness had a positive effect on local neighbourhood richness, indicating that climate effects on trait covariance indirectly influence diversity at local scales. We present clear empirical evidence that declines in species richness along gradients of environmental stress can be due to increasing constraints on multidimensional phenotypes.","author":[{"dropping-particle":"","family":"Dwyer","given":"John M.","non-dropping-particle":"","parse-names":false,"suffix":""},{"dropping-particle":"","family":"Laughlin","given":"Daniel C.","non-dropping-particle":"","parse-names":false,"suffix":""}],"container-title":"Ecology Letters","id":"ITEM-2","issue":"7","issued":{"date-parts":[["2017"]]},"page":"872-882","title":"Constraints on trait combinations explain climatic drivers of biodiversity: the importance of trait covariance in community assembly","type":"article-journal","volume":"20"},"uris":["http://www.mendeley.com/documents/?uuid=02449a3c-02d1-44b2-b610-2bf867382c83"]}],"mendeley":{"formattedCitation":"(Westoby and Wright 2006, Dwyer and Laughlin 2017)","plainTextFormattedCitation":"(Westoby and Wright 2006, Dwyer and Laughlin 2017)","previouslyFormattedCitation":"(Westoby and Wright 2006, Dwyer and Laughlin 2017)"},"properties":{"noteIndex":0},"schema":"https://github.com/citation-style-language/schema/raw/master/csl-citation.json"}</w:instrText>
      </w:r>
      <w:r w:rsidR="001678D7">
        <w:rPr>
          <w:rFonts w:ascii="Arial" w:hAnsi="Arial" w:cs="Arial"/>
          <w:bCs/>
        </w:rPr>
        <w:fldChar w:fldCharType="separate"/>
      </w:r>
      <w:r w:rsidR="001678D7" w:rsidRPr="001678D7">
        <w:rPr>
          <w:rFonts w:ascii="Arial" w:hAnsi="Arial" w:cs="Arial"/>
          <w:bCs/>
          <w:noProof/>
        </w:rPr>
        <w:t>(Westoby and Wright 2006, Dwyer and Laughlin 2017)</w:t>
      </w:r>
      <w:r w:rsidR="001678D7">
        <w:rPr>
          <w:rFonts w:ascii="Arial" w:hAnsi="Arial" w:cs="Arial"/>
          <w:bCs/>
        </w:rPr>
        <w:fldChar w:fldCharType="end"/>
      </w:r>
      <w:r w:rsidR="001678D7">
        <w:rPr>
          <w:rFonts w:ascii="Arial" w:hAnsi="Arial" w:cs="Arial"/>
          <w:bCs/>
        </w:rPr>
        <w:t xml:space="preserve">. </w:t>
      </w:r>
      <w:r w:rsidR="00A25DE9">
        <w:rPr>
          <w:rFonts w:ascii="Arial" w:hAnsi="Arial" w:cs="Arial"/>
          <w:bCs/>
        </w:rPr>
        <w:t xml:space="preserve">In </w:t>
      </w:r>
      <w:r w:rsidR="007C4923">
        <w:rPr>
          <w:rFonts w:ascii="Arial" w:hAnsi="Arial" w:cs="Arial"/>
          <w:bCs/>
        </w:rPr>
        <w:t xml:space="preserve">these systems, </w:t>
      </w:r>
      <w:r w:rsidR="004C7884">
        <w:rPr>
          <w:rFonts w:ascii="Arial" w:hAnsi="Arial" w:cs="Arial"/>
          <w:bCs/>
        </w:rPr>
        <w:t xml:space="preserve">increased </w:t>
      </w:r>
      <w:r w:rsidR="007C4923">
        <w:rPr>
          <w:rFonts w:ascii="Arial" w:hAnsi="Arial" w:cs="Arial"/>
          <w:bCs/>
        </w:rPr>
        <w:t xml:space="preserve">covariance among multiple traits </w:t>
      </w:r>
      <w:r w:rsidR="004C7884">
        <w:rPr>
          <w:rFonts w:ascii="Arial" w:hAnsi="Arial" w:cs="Arial"/>
          <w:bCs/>
        </w:rPr>
        <w:t xml:space="preserve">reduces </w:t>
      </w:r>
      <w:r w:rsidR="007C4923">
        <w:rPr>
          <w:rFonts w:ascii="Arial" w:hAnsi="Arial" w:cs="Arial"/>
          <w:bCs/>
        </w:rPr>
        <w:t>plant functional variation across a smaller number of dimensions.</w:t>
      </w:r>
    </w:p>
    <w:p w14:paraId="57CE3C8C" w14:textId="00EAEDD0" w:rsidR="00B14D86" w:rsidRDefault="00872F83" w:rsidP="004F051C">
      <w:pPr>
        <w:rPr>
          <w:rFonts w:ascii="Arial" w:hAnsi="Arial" w:cs="Arial"/>
          <w:bCs/>
        </w:rPr>
      </w:pPr>
      <w:r>
        <w:rPr>
          <w:rFonts w:ascii="Arial" w:hAnsi="Arial" w:cs="Arial"/>
          <w:bCs/>
        </w:rPr>
        <w:lastRenderedPageBreak/>
        <w:t>In grasslands</w:t>
      </w:r>
      <w:r w:rsidR="007C4923">
        <w:rPr>
          <w:rFonts w:ascii="Arial" w:hAnsi="Arial" w:cs="Arial"/>
          <w:bCs/>
        </w:rPr>
        <w:t xml:space="preserve">, </w:t>
      </w:r>
      <w:r w:rsidR="004C7884">
        <w:rPr>
          <w:rFonts w:ascii="Arial" w:hAnsi="Arial" w:cs="Arial"/>
          <w:bCs/>
        </w:rPr>
        <w:t xml:space="preserve">disturbance and climatic stress </w:t>
      </w:r>
      <w:r w:rsidR="006612C5">
        <w:rPr>
          <w:rFonts w:ascii="Arial" w:hAnsi="Arial" w:cs="Arial"/>
          <w:bCs/>
        </w:rPr>
        <w:t>frequently act as strong habitat filters</w:t>
      </w:r>
      <w:r w:rsidR="00B736B6">
        <w:rPr>
          <w:rFonts w:ascii="Arial" w:hAnsi="Arial" w:cs="Arial"/>
          <w:bCs/>
        </w:rPr>
        <w:t xml:space="preserve">. Variation in these environmental characteristics, along with other density-dependent mechanisms, are known to </w:t>
      </w:r>
      <w:r w:rsidR="00624534">
        <w:rPr>
          <w:rFonts w:ascii="Arial" w:hAnsi="Arial" w:cs="Arial"/>
          <w:bCs/>
        </w:rPr>
        <w:t>act as important mechanisms of species coexistence</w:t>
      </w:r>
      <w:r w:rsidR="00FF4D8E">
        <w:rPr>
          <w:rFonts w:ascii="Arial" w:hAnsi="Arial" w:cs="Arial"/>
          <w:bCs/>
        </w:rPr>
        <w:t xml:space="preserve"> </w:t>
      </w:r>
      <w:r w:rsidR="00FF4D8E">
        <w:rPr>
          <w:rFonts w:ascii="Arial" w:hAnsi="Arial" w:cs="Arial"/>
          <w:bCs/>
        </w:rPr>
        <w:fldChar w:fldCharType="begin" w:fldLock="1"/>
      </w:r>
      <w:r w:rsidR="000F4C09">
        <w:rPr>
          <w:rFonts w:ascii="Arial" w:hAnsi="Arial" w:cs="Arial"/>
          <w:bCs/>
        </w:rPr>
        <w:instrText>ADDIN CSL_CITATION {"citationItems":[{"id":"ITEM-1","itemData":{"DOI":"10.1073/pnas.0600599103","ISBN":"0027-8424","ISSN":"0027-8424","PMID":"16908862","abstract":"How expected increases in climate variability will affect species diversity depends on the role of such variability in regulating the coexistence of competing species. Despite theory linking temporal environmental fluctuations with the maintenance of diversity, the importance of climate variability for stabilizing coexistence remains unknown because of a lack of appropriate long-term observations. Here, we analyze three decades of demographic data from a Kansas prairie to demonstrate that interannual climate variability promotes the coexistence of three common grass species. Specifically, we show that (i) the dynamics of the three species satisfy all requirements of \"storage effect\" theory based on recruitment variability with overlapping generations, (ii) climate variables are correlated with interannual variation in species performance, and (iii) temporal variability increases low-density growth rates, buffering these species against competitive exclusion. Given that environmental fluctuations are ubiquitous in natural systems, our results suggest that coexistence based on the storage effect may be underappreciated and could provide an important alternative to recent neutral theories of diversity. Field evidence for positive effects of variability on coexistence also emphasizes the need to consider changes in both climate means and variances when forecasting the effects of global change on species diversity.","author":[{"dropping-particle":"","family":"Adler","given":"Peter B","non-dropping-particle":"","parse-names":false,"suffix":""},{"dropping-particle":"","family":"HilleRisLambers","given":"Janneke","non-dropping-particle":"","parse-names":false,"suffix":""},{"dropping-particle":"","family":"Kyriakidis","given":"Phaedon C","non-dropping-particle":"","parse-names":false,"suffix":""},{"dropping-particle":"","family":"Guan","given":"Qingfeng","non-dropping-particle":"","parse-names":false,"suffix":""},{"dropping-particle":"","family":"Levine","given":"Jonathan M","non-dropping-particle":"","parse-names":false,"suffix":""}],"container-title":"Proceedings of the National Academy of Sciences of the United States of America","id":"ITEM-1","issue":"34","issued":{"date-parts":[["2006"]]},"page":"12793-12798","title":"Climate variability has a stabilizing effect on the coexistence of prairie grasses.","type":"article-journal","volume":"103"},"uris":["http://www.mendeley.com/documents/?uuid=47c1226a-76c2-4369-9430-3578e497cb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d":{"date-parts":[["2000"]]},"page":"343-66","title":"MECHANISMS OF MAINTENANCE OF SPECIES DIVERSITY","type":"article-journal","volume":"31"},"uris":["http://www.mendeley.com/documents/?uuid=c37c90a5-0ab1-4347-a4d4-7fc419a7b05e"]}],"mendeley":{"formattedCitation":"(Chesson 2000, Adler et al. 2006)","plainTextFormattedCitation":"(Chesson 2000, Adler et al. 2006)","previouslyFormattedCitation":"(Chesson 2000, Adler et al. 2006)"},"properties":{"noteIndex":0},"schema":"https://github.com/citation-style-language/schema/raw/master/csl-citation.json"}</w:instrText>
      </w:r>
      <w:r w:rsidR="00FF4D8E">
        <w:rPr>
          <w:rFonts w:ascii="Arial" w:hAnsi="Arial" w:cs="Arial"/>
          <w:bCs/>
        </w:rPr>
        <w:fldChar w:fldCharType="separate"/>
      </w:r>
      <w:r w:rsidR="00FF4D8E" w:rsidRPr="00FF4D8E">
        <w:rPr>
          <w:rFonts w:ascii="Arial" w:hAnsi="Arial" w:cs="Arial"/>
          <w:bCs/>
          <w:noProof/>
        </w:rPr>
        <w:t>(Chesson 2000, Adler et al. 2006)</w:t>
      </w:r>
      <w:r w:rsidR="00FF4D8E">
        <w:rPr>
          <w:rFonts w:ascii="Arial" w:hAnsi="Arial" w:cs="Arial"/>
          <w:bCs/>
        </w:rPr>
        <w:fldChar w:fldCharType="end"/>
      </w:r>
      <w:r w:rsidR="00624534">
        <w:rPr>
          <w:rFonts w:ascii="Arial" w:hAnsi="Arial" w:cs="Arial"/>
          <w:bCs/>
        </w:rPr>
        <w:t xml:space="preserve">. </w:t>
      </w:r>
      <w:r w:rsidR="00FF4D8E">
        <w:rPr>
          <w:rFonts w:ascii="Arial" w:hAnsi="Arial" w:cs="Arial"/>
          <w:bCs/>
        </w:rPr>
        <w:t xml:space="preserve">Under conditions where growing season precipitation strongly controls plant growth and fitness, viable functional strategies are primarily distributed along a single axis related to relative growth rate and stress tolerance </w:t>
      </w:r>
      <w:r w:rsidR="00FF4D8E">
        <w:rPr>
          <w:rFonts w:ascii="Arial" w:hAnsi="Arial" w:cs="Arial"/>
          <w:bCs/>
        </w:rPr>
        <w:fldChar w:fldCharType="begin" w:fldLock="1"/>
      </w:r>
      <w:r w:rsidR="00FF4D8E">
        <w:rPr>
          <w:rFonts w:ascii="Arial" w:hAnsi="Arial" w:cs="Arial"/>
          <w:bCs/>
        </w:rPr>
        <w:instrText>ADDIN CSL_CITATION {"citationItems":[{"id":"ITEM-1","itemData":{"DOI":"10.1073/pnas.0904512106","ISSN":"00278424","PMID":"19571002","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 of the United States of America","id":"ITEM-1","issue":"28","issued":{"date-parts":[["2009"]]},"page":"11641-11645","title":"Functional tradeoffs determine species coexistence via the storage effect","type":"article-journal","volume":"106"},"uris":["http://www.mendeley.com/documents/?uuid=16f72848-5bba-433d-9e70-18125b315955"]}],"mendeley":{"formattedCitation":"(Angert et al. 2009)","plainTextFormattedCitation":"(Angert et al. 2009)","previouslyFormattedCitation":"(Angert et al. 2009)"},"properties":{"noteIndex":0},"schema":"https://github.com/citation-style-language/schema/raw/master/csl-citation.json"}</w:instrText>
      </w:r>
      <w:r w:rsidR="00FF4D8E">
        <w:rPr>
          <w:rFonts w:ascii="Arial" w:hAnsi="Arial" w:cs="Arial"/>
          <w:bCs/>
        </w:rPr>
        <w:fldChar w:fldCharType="separate"/>
      </w:r>
      <w:r w:rsidR="00FF4D8E" w:rsidRPr="00792335">
        <w:rPr>
          <w:rFonts w:ascii="Arial" w:hAnsi="Arial" w:cs="Arial"/>
          <w:bCs/>
          <w:noProof/>
        </w:rPr>
        <w:t>(Angert et al. 2009)</w:t>
      </w:r>
      <w:r w:rsidR="00FF4D8E">
        <w:rPr>
          <w:rFonts w:ascii="Arial" w:hAnsi="Arial" w:cs="Arial"/>
          <w:bCs/>
        </w:rPr>
        <w:fldChar w:fldCharType="end"/>
      </w:r>
      <w:r w:rsidR="00FF4D8E">
        <w:rPr>
          <w:rFonts w:ascii="Arial" w:hAnsi="Arial" w:cs="Arial"/>
          <w:bCs/>
        </w:rPr>
        <w:t xml:space="preserve">. </w:t>
      </w:r>
      <w:r w:rsidR="00EC2B65">
        <w:rPr>
          <w:rFonts w:ascii="Arial" w:hAnsi="Arial" w:cs="Arial"/>
          <w:bCs/>
        </w:rPr>
        <w:t xml:space="preserve">In response to nutrient enrichment, differentiation along an axis of general resource availability may </w:t>
      </w:r>
      <w:r w:rsidR="002D616C">
        <w:rPr>
          <w:rFonts w:ascii="Arial" w:hAnsi="Arial" w:cs="Arial"/>
          <w:bCs/>
        </w:rPr>
        <w:t xml:space="preserve">limit the strength of belowground tradeoffs that characterize </w:t>
      </w:r>
      <w:r w:rsidR="00290DBB">
        <w:rPr>
          <w:rFonts w:ascii="Arial" w:hAnsi="Arial" w:cs="Arial"/>
          <w:bCs/>
        </w:rPr>
        <w:t>nutrient-specific community trajectories.</w:t>
      </w:r>
    </w:p>
    <w:p w14:paraId="2C089C59" w14:textId="77777777" w:rsidR="00B14D86" w:rsidRDefault="00B14D86" w:rsidP="004F051C">
      <w:pPr>
        <w:rPr>
          <w:rFonts w:ascii="Arial" w:hAnsi="Arial" w:cs="Arial"/>
          <w:bCs/>
        </w:rPr>
      </w:pPr>
    </w:p>
    <w:p w14:paraId="0C5A8EFC" w14:textId="29FB62C3" w:rsidR="000E3C5D" w:rsidRPr="00B14D86" w:rsidRDefault="004F051C" w:rsidP="004F051C">
      <w:pPr>
        <w:rPr>
          <w:rFonts w:ascii="Arial" w:hAnsi="Arial" w:cs="Arial"/>
          <w:bCs/>
        </w:rPr>
      </w:pPr>
      <w:r>
        <w:rPr>
          <w:rFonts w:ascii="Arial" w:hAnsi="Arial" w:cs="Arial"/>
          <w:bCs/>
          <w:i/>
          <w:iCs/>
        </w:rPr>
        <w:t>Global change</w:t>
      </w:r>
    </w:p>
    <w:p w14:paraId="02B5092B" w14:textId="5823281B" w:rsidR="00E12060" w:rsidRDefault="00E12060" w:rsidP="004F051C">
      <w:pPr>
        <w:rPr>
          <w:rFonts w:ascii="Arial" w:hAnsi="Arial" w:cs="Arial"/>
          <w:bCs/>
        </w:rPr>
      </w:pPr>
      <w:r>
        <w:rPr>
          <w:rFonts w:ascii="Arial" w:hAnsi="Arial" w:cs="Arial"/>
          <w:bCs/>
        </w:rPr>
        <w:t xml:space="preserve">Terrestrial plant ecosystems are </w:t>
      </w:r>
      <w:r w:rsidR="00E22918">
        <w:rPr>
          <w:rFonts w:ascii="Arial" w:hAnsi="Arial" w:cs="Arial"/>
          <w:bCs/>
        </w:rPr>
        <w:t xml:space="preserve">often subject to multiple, interacting global change factors including warming average temperatures, altered climatic regimes, and nutrient enrichment. </w:t>
      </w:r>
      <w:r w:rsidR="00624771">
        <w:rPr>
          <w:rFonts w:ascii="Arial" w:hAnsi="Arial" w:cs="Arial"/>
          <w:bCs/>
        </w:rPr>
        <w:t xml:space="preserve">While prior syntheses </w:t>
      </w:r>
      <w:r w:rsidR="00CB00C7">
        <w:rPr>
          <w:rFonts w:ascii="Arial" w:hAnsi="Arial" w:cs="Arial"/>
          <w:bCs/>
        </w:rPr>
        <w:t xml:space="preserve">of </w:t>
      </w:r>
      <w:r w:rsidR="00490B7E">
        <w:rPr>
          <w:rFonts w:ascii="Arial" w:hAnsi="Arial" w:cs="Arial"/>
          <w:bCs/>
        </w:rPr>
        <w:t xml:space="preserve">global change effects </w:t>
      </w:r>
      <w:r w:rsidR="00624771">
        <w:rPr>
          <w:rFonts w:ascii="Arial" w:hAnsi="Arial" w:cs="Arial"/>
          <w:bCs/>
        </w:rPr>
        <w:t xml:space="preserve">have </w:t>
      </w:r>
      <w:r w:rsidR="00CB00C7">
        <w:rPr>
          <w:rFonts w:ascii="Arial" w:hAnsi="Arial" w:cs="Arial"/>
          <w:bCs/>
        </w:rPr>
        <w:t xml:space="preserve">often </w:t>
      </w:r>
      <w:r w:rsidR="00624771">
        <w:rPr>
          <w:rFonts w:ascii="Arial" w:hAnsi="Arial" w:cs="Arial"/>
          <w:bCs/>
        </w:rPr>
        <w:t xml:space="preserve">focused on the </w:t>
      </w:r>
      <w:r w:rsidR="00490B7E">
        <w:rPr>
          <w:rFonts w:ascii="Arial" w:hAnsi="Arial" w:cs="Arial"/>
          <w:bCs/>
        </w:rPr>
        <w:t xml:space="preserve">overall magnitude </w:t>
      </w:r>
      <w:r w:rsidR="009B0B67">
        <w:rPr>
          <w:rFonts w:ascii="Arial" w:hAnsi="Arial" w:cs="Arial"/>
          <w:bCs/>
        </w:rPr>
        <w:t xml:space="preserve">response, we emphasize that the direction of </w:t>
      </w:r>
      <w:r w:rsidR="006F35E3">
        <w:rPr>
          <w:rFonts w:ascii="Arial" w:hAnsi="Arial" w:cs="Arial"/>
          <w:bCs/>
        </w:rPr>
        <w:t xml:space="preserve">this </w:t>
      </w:r>
      <w:r w:rsidR="009B0B67">
        <w:rPr>
          <w:rFonts w:ascii="Arial" w:hAnsi="Arial" w:cs="Arial"/>
          <w:bCs/>
        </w:rPr>
        <w:t xml:space="preserve">change forms an important complement that may better </w:t>
      </w:r>
      <w:r w:rsidR="006C1525">
        <w:rPr>
          <w:rFonts w:ascii="Arial" w:hAnsi="Arial" w:cs="Arial"/>
          <w:bCs/>
        </w:rPr>
        <w:t>capture potential mechanisms driving community dynamics.</w:t>
      </w:r>
      <w:r w:rsidR="00F157D4">
        <w:rPr>
          <w:rFonts w:ascii="Arial" w:hAnsi="Arial" w:cs="Arial"/>
          <w:bCs/>
        </w:rPr>
        <w:t xml:space="preserve"> The identification of potential trade-off axes is particularly important in predicting plant community responses to simultaneous sets of stressors</w:t>
      </w:r>
      <w:r w:rsidR="003751D1">
        <w:rPr>
          <w:rFonts w:ascii="Arial" w:hAnsi="Arial" w:cs="Arial"/>
          <w:bCs/>
        </w:rPr>
        <w:t xml:space="preserve">, which </w:t>
      </w:r>
      <w:r w:rsidR="00E0111B">
        <w:rPr>
          <w:rFonts w:ascii="Arial" w:hAnsi="Arial" w:cs="Arial"/>
          <w:bCs/>
        </w:rPr>
        <w:t xml:space="preserve">often have additive or super-additive effects when applied in tandem. Comparison of response trajectories among single and composite sets of stressors is likely to identify important axes of plant functional variation – e.g. </w:t>
      </w:r>
      <w:r w:rsidR="00520109">
        <w:rPr>
          <w:rFonts w:ascii="Arial" w:hAnsi="Arial" w:cs="Arial"/>
          <w:bCs/>
        </w:rPr>
        <w:t xml:space="preserve">the relative contribution of light competition and multidimensional belowground tradeoffs to overall community response. </w:t>
      </w:r>
      <w:r w:rsidR="00CB03FC">
        <w:rPr>
          <w:rFonts w:ascii="Arial" w:hAnsi="Arial" w:cs="Arial"/>
          <w:bCs/>
        </w:rPr>
        <w:t xml:space="preserve">Together, these two perspectives are needed to </w:t>
      </w:r>
      <w:r w:rsidR="00381564">
        <w:rPr>
          <w:rFonts w:ascii="Arial" w:hAnsi="Arial" w:cs="Arial"/>
          <w:bCs/>
        </w:rPr>
        <w:t>better predict the consequences of future changes in ecosystem function.</w:t>
      </w:r>
    </w:p>
    <w:p w14:paraId="2B4A0C5A" w14:textId="67445D8E" w:rsidR="00381564" w:rsidRDefault="00381564" w:rsidP="004F051C">
      <w:pPr>
        <w:rPr>
          <w:rFonts w:ascii="Arial" w:hAnsi="Arial" w:cs="Arial"/>
          <w:bCs/>
        </w:rPr>
      </w:pPr>
    </w:p>
    <w:p w14:paraId="0709B2A8" w14:textId="392F5CA5" w:rsidR="004F051C" w:rsidRPr="00692876" w:rsidRDefault="00381564" w:rsidP="004F051C">
      <w:pPr>
        <w:rPr>
          <w:rFonts w:ascii="Arial" w:hAnsi="Arial" w:cs="Arial"/>
          <w:bCs/>
          <w:i/>
          <w:iCs/>
        </w:rPr>
      </w:pPr>
      <w:r>
        <w:rPr>
          <w:rFonts w:ascii="Arial" w:hAnsi="Arial" w:cs="Arial"/>
          <w:bCs/>
          <w:i/>
          <w:iCs/>
        </w:rPr>
        <w:t>Limitations</w:t>
      </w:r>
    </w:p>
    <w:p w14:paraId="1A17912E" w14:textId="0ABB0225" w:rsidR="004F051C" w:rsidRDefault="00881156" w:rsidP="004F051C">
      <w:pPr>
        <w:rPr>
          <w:rFonts w:ascii="Arial" w:hAnsi="Arial" w:cs="Arial"/>
          <w:bCs/>
        </w:rPr>
      </w:pPr>
      <w:r>
        <w:rPr>
          <w:rFonts w:ascii="Arial" w:hAnsi="Arial" w:cs="Arial"/>
          <w:bCs/>
        </w:rPr>
        <w:t xml:space="preserve">Our study presents a general characterization of the community response trajectories </w:t>
      </w:r>
      <w:r w:rsidR="008051F6">
        <w:rPr>
          <w:rFonts w:ascii="Arial" w:hAnsi="Arial" w:cs="Arial"/>
          <w:bCs/>
        </w:rPr>
        <w:t xml:space="preserve">to multiple nutrient enrichment. While able to assess key axes of variation, these patterns do not provide a direct mechanistic link to trade-offs governed by light limitation or </w:t>
      </w:r>
      <w:r w:rsidR="00740354">
        <w:rPr>
          <w:rFonts w:ascii="Arial" w:hAnsi="Arial" w:cs="Arial"/>
          <w:bCs/>
        </w:rPr>
        <w:t>belowground resource use. The effects of nutrient enrichment on plant community are often mediated by a series of direct and indirect pathways; the core trade-offs we focus on in this study represent the most likely mechanisms of plant response to community change, but may also be mediated by effects on herbivore abundance,</w:t>
      </w:r>
      <w:r w:rsidR="00A90F37">
        <w:rPr>
          <w:rFonts w:ascii="Arial" w:hAnsi="Arial" w:cs="Arial"/>
          <w:bCs/>
        </w:rPr>
        <w:t xml:space="preserve"> soil acidification, </w:t>
      </w:r>
      <w:r w:rsidR="00832D24">
        <w:rPr>
          <w:rFonts w:ascii="Arial" w:hAnsi="Arial" w:cs="Arial"/>
          <w:bCs/>
        </w:rPr>
        <w:t xml:space="preserve">and many others. However, our results may also be viewed as somewhat conservative, given that one treatment (potassium </w:t>
      </w:r>
      <w:r w:rsidR="00DC6EBA">
        <w:rPr>
          <w:rFonts w:ascii="Arial" w:hAnsi="Arial" w:cs="Arial"/>
          <w:bCs/>
        </w:rPr>
        <w:t xml:space="preserve">and </w:t>
      </w:r>
      <w:r w:rsidR="00832D24">
        <w:rPr>
          <w:rFonts w:ascii="Arial" w:hAnsi="Arial" w:cs="Arial"/>
          <w:bCs/>
        </w:rPr>
        <w:t xml:space="preserve">micronutrients) manipulated </w:t>
      </w:r>
      <w:r w:rsidR="00D15C7A">
        <w:rPr>
          <w:rFonts w:ascii="Arial" w:hAnsi="Arial" w:cs="Arial"/>
          <w:bCs/>
        </w:rPr>
        <w:t xml:space="preserve">many soil </w:t>
      </w:r>
      <w:proofErr w:type="gramStart"/>
      <w:r w:rsidR="00D15C7A">
        <w:rPr>
          <w:rFonts w:ascii="Arial" w:hAnsi="Arial" w:cs="Arial"/>
          <w:bCs/>
        </w:rPr>
        <w:t>resource</w:t>
      </w:r>
      <w:proofErr w:type="gramEnd"/>
      <w:r w:rsidR="00D15C7A">
        <w:rPr>
          <w:rFonts w:ascii="Arial" w:hAnsi="Arial" w:cs="Arial"/>
          <w:bCs/>
        </w:rPr>
        <w:t xml:space="preserve"> dimensions at once.</w:t>
      </w:r>
      <w:r w:rsidR="007639EF">
        <w:rPr>
          <w:rFonts w:ascii="Arial" w:hAnsi="Arial" w:cs="Arial"/>
          <w:bCs/>
        </w:rPr>
        <w:t xml:space="preserve"> Future work would benefit from consideration of a greater number of treatment types</w:t>
      </w:r>
      <w:r w:rsidR="00DC6EBA">
        <w:rPr>
          <w:rFonts w:ascii="Arial" w:hAnsi="Arial" w:cs="Arial"/>
          <w:bCs/>
        </w:rPr>
        <w:t>, such as water availability, in varied contexts to better evaluate the trade-off mechanisms governing plant community structure.</w:t>
      </w:r>
    </w:p>
    <w:p w14:paraId="7C142946" w14:textId="77777777" w:rsidR="006E174E" w:rsidRDefault="006E174E">
      <w:pPr>
        <w:rPr>
          <w:rFonts w:ascii="Arial" w:hAnsi="Arial" w:cs="Arial"/>
          <w:bCs/>
          <w:i/>
          <w:iCs/>
        </w:rPr>
      </w:pPr>
      <w:r>
        <w:rPr>
          <w:rFonts w:ascii="Arial" w:hAnsi="Arial" w:cs="Arial"/>
          <w:bCs/>
          <w:i/>
          <w:iCs/>
        </w:rPr>
        <w:br w:type="page"/>
      </w:r>
    </w:p>
    <w:p w14:paraId="7CDE0F69" w14:textId="42E23B92" w:rsidR="00B7687C" w:rsidRPr="00B7687C" w:rsidRDefault="00B7687C" w:rsidP="00B7687C">
      <w:pPr>
        <w:widowControl w:val="0"/>
        <w:autoSpaceDE w:val="0"/>
        <w:autoSpaceDN w:val="0"/>
        <w:adjustRightInd w:val="0"/>
        <w:spacing w:line="240" w:lineRule="auto"/>
        <w:ind w:left="480" w:hanging="480"/>
        <w:rPr>
          <w:rFonts w:ascii="Arial" w:hAnsi="Arial" w:cs="Arial"/>
          <w:b/>
        </w:rPr>
      </w:pPr>
      <w:r w:rsidRPr="00B7687C">
        <w:rPr>
          <w:rFonts w:ascii="Arial" w:hAnsi="Arial" w:cs="Arial"/>
          <w:b/>
        </w:rPr>
        <w:lastRenderedPageBreak/>
        <w:t>References</w:t>
      </w:r>
    </w:p>
    <w:p w14:paraId="157ACEEE" w14:textId="0E9E0689" w:rsidR="00C96D81" w:rsidRPr="00C96D81" w:rsidRDefault="00B7687C" w:rsidP="00C96D81">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C96D81" w:rsidRPr="00C96D81">
        <w:rPr>
          <w:rFonts w:ascii="Arial" w:hAnsi="Arial" w:cs="Arial"/>
          <w:noProof/>
          <w:szCs w:val="24"/>
        </w:rPr>
        <w:t>Adler, P. B., J. HilleRisLambers, P. C. Kyriakidis, Q. Guan, and J. M. Levine. 2006. Climate variability has a stabilizing effect on the coexistence of prairie grasses. Proceedings of the National Academy of Sciences of the United States of America 103:12793–12798.</w:t>
      </w:r>
    </w:p>
    <w:p w14:paraId="236138C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Ågren, G. I. 2008. Stoichiometry and Nutrition of Plant Growth in Natural Communities. Annual Review of Ecology, Evolution, and Systematics 39:153–170.</w:t>
      </w:r>
    </w:p>
    <w:p w14:paraId="63CD277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Angert, A. L., T. E. Huxman, P. Chesson, and D. L. Venable. 2009. Functional tradeoffs determine species coexistence via the storage effect. Proceedings of the National Academy of Sciences of the United States of America 106:11641–11645.</w:t>
      </w:r>
    </w:p>
    <w:p w14:paraId="506F673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obbink, R., M. Hornung, J. G. M. Roelofs, M. Hornungt, and J. G. M. Roelofst. 1998. The Effects of Air-Borne Nitrogen Pollutants on Species Diversity in Natural and Semi- Natural European Vegetation The effects of air-borne nitrogen pollutants on species diversity in natural and semi-natural European vegetation. Source: Journal of Ecology Journal of Ecology Journal of Ecology 86:717–738.</w:t>
      </w:r>
    </w:p>
    <w:p w14:paraId="5CD71C7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orer, E. T., W. S. Harpole, P. B. Adler, E. M. Lind, J. L. Orrock, E. W. Seabloom, and M. D. Smith. 2014. Finding generality in ecology: A model for globally distributed experiments. Methods in Ecology and Evolution 5:65–73.</w:t>
      </w:r>
    </w:p>
    <w:p w14:paraId="436BF49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rauer, V. S., M. Stomp, and J. Huisman. 2012. The nutrient-load hypothesis: Patterns of resource limitation and community structure driven by competition for nutrients and light. American Naturalist 179:721–740.</w:t>
      </w:r>
    </w:p>
    <w:p w14:paraId="1F94471D"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Chesson, P. 2000. MECHANISMS OF MAINTENANCE OF SPECIES DIVERSITY. Annual Review of Ecology and Systematics 31:343–66.</w:t>
      </w:r>
    </w:p>
    <w:p w14:paraId="1678E4BA"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Clark, C. M., E. E. Cleland, S. L. Collins, J. E. Fargione, L. Gough, K. L. Gross, S. C. Pennings, K. N. Suding, and J. B. Grace. 2007. Environmental and plant community determinants of species loss following nitrogen enrichment. Ecology Letters 10:596–607.</w:t>
      </w:r>
    </w:p>
    <w:p w14:paraId="36EB6819"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eMalach, N., and R. Kadmon. 2017. Light competition explains diversity decline better than niche dimensionality. Functional Ecology 31:1834–1838.</w:t>
      </w:r>
    </w:p>
    <w:p w14:paraId="0005473A"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íaz, S., J. Kattge, J. H. C. Cornelissen, I. J. Wright, S. Lavorel, S. Dray, B. Reu, M. Kleyer, C. Wirth, I. Colin Prentice, E. Garnier, G. Bönisch, M. Westoby, H. Poorter, P. B. Reich, A. T. Moles, J. Dickie, A. N. Gillison, A. E. Zanne, J. Chave, S. Joseph Wright, S. N. Sheremet Ev, H. Jactel, C. Baraloto, B. Cerabolini, S. Pierce, B. Shipley, D. Kirkup, F. Casanoves, J. S. Joswig, A. Günther, V. Falczuk, N. Rüger, M. D. Mahecha, and L. D. Gorné. 2016. The global spectrum of plant form and function. Nature 529:167–171.</w:t>
      </w:r>
    </w:p>
    <w:p w14:paraId="658A1BC3"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wyer, J. M., R. J. Hobbs, C. E. Wainwright, and M. M. Mayfield. 2015. Climate moderates release from nutrient limitation in natural annual plant communities. Global Ecology and Biogeography 24:549–561.</w:t>
      </w:r>
    </w:p>
    <w:p w14:paraId="7E5801AC"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wyer, J. M., and D. C. Laughlin. 2017. Constraints on trait combinations explain climatic drivers of biodiversity: the importance of trait covariance in community assembly. Ecology Letters 20:872–882.</w:t>
      </w:r>
    </w:p>
    <w:p w14:paraId="1145188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ybzinski, R., and D. Tilman. 2007. Resource use patterns predict long-term outcomes of plant competition for nutrients and light. American Naturalist 170:305–318.</w:t>
      </w:r>
    </w:p>
    <w:p w14:paraId="22CA9C0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 xml:space="preserve">Elser, J. J., M. E. S. Bracken, E. E. Cleland, D. S. Gruner, W. S. Harpole, H. Hillebrand, J. T. </w:t>
      </w:r>
      <w:r w:rsidRPr="00C96D81">
        <w:rPr>
          <w:rFonts w:ascii="Arial" w:hAnsi="Arial" w:cs="Arial"/>
          <w:noProof/>
          <w:szCs w:val="24"/>
        </w:rPr>
        <w:lastRenderedPageBreak/>
        <w:t>Ngai, E. W. Seabloom, J. B. Shurin, and J. E. Smith. 2007. Global analysis of nitrogen and phosphorus limitation of primary producers in freshwater, marine and terrestrial ecosystems. Ecology Letters 10:1135–1142.</w:t>
      </w:r>
    </w:p>
    <w:p w14:paraId="51D0A01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4B9A939B"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Güsewell, S. 2004. N:P ratios in terrestrial plants: Variation and functional significance. New Phytologist 164:243–266.</w:t>
      </w:r>
    </w:p>
    <w:p w14:paraId="041D87D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7BEFFC9E"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40BB333B"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and D. Tilman. 2007. Grassland species loss resulting from reduced niche dimension. Nature 446:791–793.</w:t>
      </w:r>
    </w:p>
    <w:p w14:paraId="68A945C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utier, Y., P. a Niklaus, and A. Hector. 2009. Competition for light causes plant biodiversity loss after eutrophication. Science (New York, N.Y.) 324:636–638.</w:t>
      </w:r>
    </w:p>
    <w:p w14:paraId="40E60FD3"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utier, Y., E. Vojtech, and A. Hector. 2018. The importance of competition for light depends on productivity and disturbance. Ecology and Evolution 8:10655–10661.</w:t>
      </w:r>
    </w:p>
    <w:p w14:paraId="54F9DE2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ubbell, S. P. 2001. The unified neutral theory of biodiversity and biogeography. Princeton University Press, Princeton, NJ.</w:t>
      </w:r>
    </w:p>
    <w:p w14:paraId="10CC697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utchinson, G. 1957. Concluding remarks. Cold Spring Harbor Symposia on ….</w:t>
      </w:r>
    </w:p>
    <w:p w14:paraId="0CF6D845"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Kraft, N. J. B., O. Godoy, and J. M. Levine. 2015. Plant functional traits and the multidimensional nature of species coexistence. Proceedings of the National Academy of Sciences of the United States of America 112:797–802.</w:t>
      </w:r>
    </w:p>
    <w:p w14:paraId="74D380F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Kramer-Walter, K. R., P. J. Bellingham, T. R. Millar, R. D. Smissen, S. J. Richardson, and D. C. Laughlin. 2016. Root traits are multidimensional: specific root length is independent from root tissue density and the plant economic spectrum. Journal of Ecology 104:1299–1310.</w:t>
      </w:r>
    </w:p>
    <w:p w14:paraId="710782E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Leibold, M. A., M. Holyoak, N. Mouquet, P. Amarasekare, J. M. Chase, M. F. Hoopes, R. D. Holt, J. B. Shurin, R. Law, D. Tilman, M. Loreau, and A. Gonzalez. 2004. The metacommunity concept: A framework for multi-scale community ecology. Ecology Letters 7:601–613.</w:t>
      </w:r>
    </w:p>
    <w:p w14:paraId="4834FB6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lastRenderedPageBreak/>
        <w:t>Mattson, D. A., and W. J. Herms. 1992. The Dilemma of Plants: To Grow or Defend. The Quarterly Review of Biology 67:283–335.</w:t>
      </w:r>
    </w:p>
    <w:p w14:paraId="339CAC0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McKey, D. 1994. Legumes and nitrogen: The evolutionary ecology of a nitrogen-demanding lifestyle. Advances in Legume Systematics 5: The Nitrogen Factor 5:211–228.</w:t>
      </w:r>
    </w:p>
    <w:p w14:paraId="1C7F6E3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Minden, V., and H. Olde Venterink. 2019. Plant traits and species interactions along gradients of N, P and K availabilities. Functional Ecology 33:1611–1626.</w:t>
      </w:r>
    </w:p>
    <w:p w14:paraId="5FB320B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Pacala, S. W., and M. Rees. 1998. Models suggesting field experiments to test two hypotheses explaining successional diversity. The American naturalist 152:729–737.</w:t>
      </w:r>
    </w:p>
    <w:p w14:paraId="75FC1C25"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Passarge, J., S. Hol, M. Escher, and J. Huisman. 2006. Competition for nutrients and light: Stable coexistence, alternative stable states, or competitive exclusion? Ecological Monographs 76:57–72.</w:t>
      </w:r>
    </w:p>
    <w:p w14:paraId="63D0B2B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58644F39"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D. 1982. Resource competition and community structure. Princeton University Press.</w:t>
      </w:r>
    </w:p>
    <w:p w14:paraId="1B40218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D. 1994. Competition and Biodiversity in Spatially Structured Habitats. Ecology 75:2–16.</w:t>
      </w:r>
    </w:p>
    <w:p w14:paraId="06527656"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G. D. 1984. Plant Dominance Along an Experimental Nutrient Gradient. Ecology 65:1445–1453.</w:t>
      </w:r>
    </w:p>
    <w:p w14:paraId="2492694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Vitousek, P. M., and R. W. Howarth. 1991. Nitrogen limitation on land and in the sea: How can it occur? Biogeochemistry 13:87–115.</w:t>
      </w:r>
    </w:p>
    <w:p w14:paraId="1FDCBC4E"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Westoby, M., and I. J. Wright. 2006. Land-plant ecology on the basis of functional traits. Trends in Ecology and Evolution 21:261–268.</w:t>
      </w:r>
    </w:p>
    <w:p w14:paraId="7230C01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rPr>
      </w:pPr>
      <w:r w:rsidRPr="00C96D81">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58A20946" w14:textId="5DB7FF25" w:rsidR="00B711B4" w:rsidRPr="00B711B4" w:rsidRDefault="00B7687C" w:rsidP="00B711B4">
      <w:pPr>
        <w:rPr>
          <w:rFonts w:ascii="Arial" w:hAnsi="Arial" w:cs="Arial"/>
          <w:bCs/>
        </w:rPr>
      </w:pPr>
      <w:r>
        <w:rPr>
          <w:rFonts w:ascii="Arial" w:hAnsi="Arial" w:cs="Arial"/>
          <w:bCs/>
        </w:rPr>
        <w:fldChar w:fldCharType="end"/>
      </w:r>
    </w:p>
    <w:sectPr w:rsidR="00B711B4" w:rsidRPr="00B711B4" w:rsidSect="007B49B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27T15:10:00Z" w:initials="EB">
    <w:p w14:paraId="48B6FEC0" w14:textId="742CD726" w:rsidR="00A411E0" w:rsidRDefault="00A411E0">
      <w:pPr>
        <w:pStyle w:val="CommentText"/>
      </w:pPr>
      <w:r>
        <w:rPr>
          <w:rStyle w:val="CommentReference"/>
        </w:rPr>
        <w:annotationRef/>
      </w:r>
      <w:r>
        <w:t>Add more citations re: effects on species richness, etc.</w:t>
      </w:r>
    </w:p>
  </w:comment>
  <w:comment w:id="1" w:author="Evan Batzer" w:date="2020-07-27T14:11:00Z" w:initials="EB">
    <w:p w14:paraId="4D94ED4F" w14:textId="26B96E28" w:rsidR="00A411E0" w:rsidRDefault="00A411E0">
      <w:pPr>
        <w:pStyle w:val="CommentText"/>
      </w:pPr>
      <w:r>
        <w:rPr>
          <w:rStyle w:val="CommentReference"/>
        </w:rPr>
        <w:annotationRef/>
      </w:r>
      <w:r>
        <w:t>Add more details here</w:t>
      </w:r>
    </w:p>
  </w:comment>
  <w:comment w:id="3" w:author="Evan Batzer" w:date="2020-07-30T14:52:00Z" w:initials="EB">
    <w:p w14:paraId="1421D410" w14:textId="7E4EFF57" w:rsidR="00C96D81" w:rsidRDefault="00C96D81">
      <w:pPr>
        <w:pStyle w:val="CommentText"/>
      </w:pPr>
      <w:r>
        <w:rPr>
          <w:rStyle w:val="CommentReference"/>
        </w:rPr>
        <w:annotationRef/>
      </w:r>
      <w:r>
        <w:t>Add table of response magnitudes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B6FEC0" w15:done="0"/>
  <w15:commentEx w15:paraId="4D94ED4F" w15:done="0"/>
  <w15:commentEx w15:paraId="1421D4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6CF2" w16cex:dateUtc="2020-07-27T22:10:00Z"/>
  <w16cex:commentExtensible w16cex:durableId="22C95EFD" w16cex:dateUtc="2020-07-27T21:11:00Z"/>
  <w16cex:commentExtensible w16cex:durableId="22CD5D20" w16cex:dateUtc="2020-07-30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B6FEC0" w16cid:durableId="22C96CF2"/>
  <w16cid:commentId w16cid:paraId="4D94ED4F" w16cid:durableId="22C95EFD"/>
  <w16cid:commentId w16cid:paraId="1421D410" w16cid:durableId="22CD5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AD072" w14:textId="77777777" w:rsidR="0092692A" w:rsidRDefault="0092692A" w:rsidP="00D253DD">
      <w:pPr>
        <w:spacing w:after="0" w:line="240" w:lineRule="auto"/>
      </w:pPr>
      <w:r>
        <w:separator/>
      </w:r>
    </w:p>
  </w:endnote>
  <w:endnote w:type="continuationSeparator" w:id="0">
    <w:p w14:paraId="48199957" w14:textId="77777777" w:rsidR="0092692A" w:rsidRDefault="0092692A"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F5FF6" w14:textId="77777777" w:rsidR="0092692A" w:rsidRDefault="0092692A" w:rsidP="00D253DD">
      <w:pPr>
        <w:spacing w:after="0" w:line="240" w:lineRule="auto"/>
      </w:pPr>
      <w:r>
        <w:separator/>
      </w:r>
    </w:p>
  </w:footnote>
  <w:footnote w:type="continuationSeparator" w:id="0">
    <w:p w14:paraId="790CCEB7" w14:textId="77777777" w:rsidR="0092692A" w:rsidRDefault="0092692A"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8A6170"/>
    <w:multiLevelType w:val="hybridMultilevel"/>
    <w:tmpl w:val="F350E4AA"/>
    <w:lvl w:ilvl="0" w:tplc="59C8D10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2B44CE"/>
    <w:multiLevelType w:val="hybridMultilevel"/>
    <w:tmpl w:val="61FA15CC"/>
    <w:lvl w:ilvl="0" w:tplc="C87835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791C24"/>
    <w:multiLevelType w:val="hybridMultilevel"/>
    <w:tmpl w:val="244CB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0F5655"/>
    <w:multiLevelType w:val="hybridMultilevel"/>
    <w:tmpl w:val="4ADAF362"/>
    <w:lvl w:ilvl="0" w:tplc="601809D4">
      <w:numFmt w:val="bullet"/>
      <w:lvlText w:val="-"/>
      <w:lvlJc w:val="left"/>
      <w:pPr>
        <w:ind w:left="417" w:hanging="360"/>
      </w:pPr>
      <w:rPr>
        <w:rFonts w:ascii="Arial" w:eastAsiaTheme="minorHAnsi" w:hAnsi="Arial" w:cs="Arial" w:hint="default"/>
      </w:rPr>
    </w:lvl>
    <w:lvl w:ilvl="1" w:tplc="04090003" w:tentative="1">
      <w:start w:val="1"/>
      <w:numFmt w:val="bullet"/>
      <w:lvlText w:val="o"/>
      <w:lvlJc w:val="left"/>
      <w:pPr>
        <w:ind w:left="1137" w:hanging="360"/>
      </w:pPr>
      <w:rPr>
        <w:rFonts w:ascii="Courier New" w:hAnsi="Courier New" w:cs="Courier New" w:hint="default"/>
      </w:rPr>
    </w:lvl>
    <w:lvl w:ilvl="2" w:tplc="04090005" w:tentative="1">
      <w:start w:val="1"/>
      <w:numFmt w:val="bullet"/>
      <w:lvlText w:val=""/>
      <w:lvlJc w:val="left"/>
      <w:pPr>
        <w:ind w:left="1857" w:hanging="360"/>
      </w:pPr>
      <w:rPr>
        <w:rFonts w:ascii="Wingdings" w:hAnsi="Wingdings" w:hint="default"/>
      </w:rPr>
    </w:lvl>
    <w:lvl w:ilvl="3" w:tplc="04090001" w:tentative="1">
      <w:start w:val="1"/>
      <w:numFmt w:val="bullet"/>
      <w:lvlText w:val=""/>
      <w:lvlJc w:val="left"/>
      <w:pPr>
        <w:ind w:left="2577" w:hanging="360"/>
      </w:pPr>
      <w:rPr>
        <w:rFonts w:ascii="Symbol" w:hAnsi="Symbol" w:hint="default"/>
      </w:rPr>
    </w:lvl>
    <w:lvl w:ilvl="4" w:tplc="04090003" w:tentative="1">
      <w:start w:val="1"/>
      <w:numFmt w:val="bullet"/>
      <w:lvlText w:val="o"/>
      <w:lvlJc w:val="left"/>
      <w:pPr>
        <w:ind w:left="3297" w:hanging="360"/>
      </w:pPr>
      <w:rPr>
        <w:rFonts w:ascii="Courier New" w:hAnsi="Courier New" w:cs="Courier New" w:hint="default"/>
      </w:rPr>
    </w:lvl>
    <w:lvl w:ilvl="5" w:tplc="04090005" w:tentative="1">
      <w:start w:val="1"/>
      <w:numFmt w:val="bullet"/>
      <w:lvlText w:val=""/>
      <w:lvlJc w:val="left"/>
      <w:pPr>
        <w:ind w:left="4017" w:hanging="360"/>
      </w:pPr>
      <w:rPr>
        <w:rFonts w:ascii="Wingdings" w:hAnsi="Wingdings" w:hint="default"/>
      </w:rPr>
    </w:lvl>
    <w:lvl w:ilvl="6" w:tplc="04090001" w:tentative="1">
      <w:start w:val="1"/>
      <w:numFmt w:val="bullet"/>
      <w:lvlText w:val=""/>
      <w:lvlJc w:val="left"/>
      <w:pPr>
        <w:ind w:left="4737" w:hanging="360"/>
      </w:pPr>
      <w:rPr>
        <w:rFonts w:ascii="Symbol" w:hAnsi="Symbol" w:hint="default"/>
      </w:rPr>
    </w:lvl>
    <w:lvl w:ilvl="7" w:tplc="04090003" w:tentative="1">
      <w:start w:val="1"/>
      <w:numFmt w:val="bullet"/>
      <w:lvlText w:val="o"/>
      <w:lvlJc w:val="left"/>
      <w:pPr>
        <w:ind w:left="5457" w:hanging="360"/>
      </w:pPr>
      <w:rPr>
        <w:rFonts w:ascii="Courier New" w:hAnsi="Courier New" w:cs="Courier New" w:hint="default"/>
      </w:rPr>
    </w:lvl>
    <w:lvl w:ilvl="8" w:tplc="04090005" w:tentative="1">
      <w:start w:val="1"/>
      <w:numFmt w:val="bullet"/>
      <w:lvlText w:val=""/>
      <w:lvlJc w:val="left"/>
      <w:pPr>
        <w:ind w:left="6177" w:hanging="360"/>
      </w:pPr>
      <w:rPr>
        <w:rFonts w:ascii="Wingdings" w:hAnsi="Wingdings" w:hint="default"/>
      </w:rPr>
    </w:lvl>
  </w:abstractNum>
  <w:num w:numId="1">
    <w:abstractNumId w:val="8"/>
  </w:num>
  <w:num w:numId="2">
    <w:abstractNumId w:val="7"/>
  </w:num>
  <w:num w:numId="3">
    <w:abstractNumId w:val="2"/>
  </w:num>
  <w:num w:numId="4">
    <w:abstractNumId w:val="0"/>
  </w:num>
  <w:num w:numId="5">
    <w:abstractNumId w:val="6"/>
  </w:num>
  <w:num w:numId="6">
    <w:abstractNumId w:val="1"/>
  </w:num>
  <w:num w:numId="7">
    <w:abstractNumId w:val="5"/>
  </w:num>
  <w:num w:numId="8">
    <w:abstractNumId w:val="3"/>
  </w:num>
  <w:num w:numId="9">
    <w:abstractNumId w:val="4"/>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None" w15:userId="Evan Ba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28CE"/>
    <w:rsid w:val="00004699"/>
    <w:rsid w:val="00006C2B"/>
    <w:rsid w:val="00006F01"/>
    <w:rsid w:val="00010086"/>
    <w:rsid w:val="00010FEB"/>
    <w:rsid w:val="0001114E"/>
    <w:rsid w:val="000134B7"/>
    <w:rsid w:val="0001406C"/>
    <w:rsid w:val="00014588"/>
    <w:rsid w:val="00014F1D"/>
    <w:rsid w:val="00015ABC"/>
    <w:rsid w:val="00016CC1"/>
    <w:rsid w:val="000202B3"/>
    <w:rsid w:val="00022761"/>
    <w:rsid w:val="00022890"/>
    <w:rsid w:val="00024987"/>
    <w:rsid w:val="00025598"/>
    <w:rsid w:val="00027AEE"/>
    <w:rsid w:val="00027F3A"/>
    <w:rsid w:val="000317F0"/>
    <w:rsid w:val="00033895"/>
    <w:rsid w:val="00033C88"/>
    <w:rsid w:val="00033D5C"/>
    <w:rsid w:val="00035F2C"/>
    <w:rsid w:val="00036A02"/>
    <w:rsid w:val="00036BAD"/>
    <w:rsid w:val="00037550"/>
    <w:rsid w:val="00037C3B"/>
    <w:rsid w:val="000403B4"/>
    <w:rsid w:val="00041177"/>
    <w:rsid w:val="00045D07"/>
    <w:rsid w:val="0004619D"/>
    <w:rsid w:val="000472B9"/>
    <w:rsid w:val="0005097C"/>
    <w:rsid w:val="00050EE4"/>
    <w:rsid w:val="00051869"/>
    <w:rsid w:val="0005293A"/>
    <w:rsid w:val="0005308C"/>
    <w:rsid w:val="00055CFA"/>
    <w:rsid w:val="00056516"/>
    <w:rsid w:val="00061C60"/>
    <w:rsid w:val="00063FD5"/>
    <w:rsid w:val="00067D0A"/>
    <w:rsid w:val="00072D48"/>
    <w:rsid w:val="00073BAC"/>
    <w:rsid w:val="00074865"/>
    <w:rsid w:val="00074B53"/>
    <w:rsid w:val="000759D0"/>
    <w:rsid w:val="000773F8"/>
    <w:rsid w:val="000778D8"/>
    <w:rsid w:val="00082EEB"/>
    <w:rsid w:val="00082F0D"/>
    <w:rsid w:val="00084C54"/>
    <w:rsid w:val="00084F19"/>
    <w:rsid w:val="000858E1"/>
    <w:rsid w:val="00085AD1"/>
    <w:rsid w:val="0008630E"/>
    <w:rsid w:val="00087492"/>
    <w:rsid w:val="00090F0F"/>
    <w:rsid w:val="000918C7"/>
    <w:rsid w:val="000919B4"/>
    <w:rsid w:val="000920FA"/>
    <w:rsid w:val="00093E8E"/>
    <w:rsid w:val="000943D7"/>
    <w:rsid w:val="00094C88"/>
    <w:rsid w:val="000972F6"/>
    <w:rsid w:val="000A00A2"/>
    <w:rsid w:val="000A094D"/>
    <w:rsid w:val="000A1790"/>
    <w:rsid w:val="000A247A"/>
    <w:rsid w:val="000A2769"/>
    <w:rsid w:val="000A3386"/>
    <w:rsid w:val="000A338A"/>
    <w:rsid w:val="000A3976"/>
    <w:rsid w:val="000B0469"/>
    <w:rsid w:val="000B656A"/>
    <w:rsid w:val="000B6936"/>
    <w:rsid w:val="000B758F"/>
    <w:rsid w:val="000C1A95"/>
    <w:rsid w:val="000C367D"/>
    <w:rsid w:val="000C39E1"/>
    <w:rsid w:val="000C463D"/>
    <w:rsid w:val="000C470A"/>
    <w:rsid w:val="000C50EF"/>
    <w:rsid w:val="000C72C8"/>
    <w:rsid w:val="000C75AC"/>
    <w:rsid w:val="000C7A86"/>
    <w:rsid w:val="000D0932"/>
    <w:rsid w:val="000D1D59"/>
    <w:rsid w:val="000D31B5"/>
    <w:rsid w:val="000D3884"/>
    <w:rsid w:val="000D7D4B"/>
    <w:rsid w:val="000E0FCC"/>
    <w:rsid w:val="000E3C5D"/>
    <w:rsid w:val="000E3FFA"/>
    <w:rsid w:val="000E62BD"/>
    <w:rsid w:val="000E6CE2"/>
    <w:rsid w:val="000E7249"/>
    <w:rsid w:val="000F04B7"/>
    <w:rsid w:val="000F0630"/>
    <w:rsid w:val="000F06A5"/>
    <w:rsid w:val="000F4B98"/>
    <w:rsid w:val="000F4C09"/>
    <w:rsid w:val="000F5E5F"/>
    <w:rsid w:val="000F60A0"/>
    <w:rsid w:val="000F6B7E"/>
    <w:rsid w:val="00100A81"/>
    <w:rsid w:val="00100B95"/>
    <w:rsid w:val="00101432"/>
    <w:rsid w:val="00102BB1"/>
    <w:rsid w:val="00104327"/>
    <w:rsid w:val="00104BD8"/>
    <w:rsid w:val="00105150"/>
    <w:rsid w:val="00107BA8"/>
    <w:rsid w:val="001103A2"/>
    <w:rsid w:val="00110762"/>
    <w:rsid w:val="00110860"/>
    <w:rsid w:val="00111A40"/>
    <w:rsid w:val="00111BFF"/>
    <w:rsid w:val="00111CEF"/>
    <w:rsid w:val="001128B1"/>
    <w:rsid w:val="001132FF"/>
    <w:rsid w:val="00115B39"/>
    <w:rsid w:val="00117E5E"/>
    <w:rsid w:val="00120CA8"/>
    <w:rsid w:val="001215A6"/>
    <w:rsid w:val="00121E46"/>
    <w:rsid w:val="001227C5"/>
    <w:rsid w:val="00122CE7"/>
    <w:rsid w:val="00123F58"/>
    <w:rsid w:val="001274BC"/>
    <w:rsid w:val="00130474"/>
    <w:rsid w:val="00130588"/>
    <w:rsid w:val="001334D2"/>
    <w:rsid w:val="00133CCE"/>
    <w:rsid w:val="001360CF"/>
    <w:rsid w:val="001361E1"/>
    <w:rsid w:val="001371D3"/>
    <w:rsid w:val="00137B64"/>
    <w:rsid w:val="001407FC"/>
    <w:rsid w:val="0014140F"/>
    <w:rsid w:val="00141EA9"/>
    <w:rsid w:val="00142385"/>
    <w:rsid w:val="001474FD"/>
    <w:rsid w:val="001476F3"/>
    <w:rsid w:val="001506F1"/>
    <w:rsid w:val="00151718"/>
    <w:rsid w:val="00152B6D"/>
    <w:rsid w:val="00153581"/>
    <w:rsid w:val="00153ABB"/>
    <w:rsid w:val="00153AC2"/>
    <w:rsid w:val="001544FA"/>
    <w:rsid w:val="00154B69"/>
    <w:rsid w:val="001575EC"/>
    <w:rsid w:val="00160F6F"/>
    <w:rsid w:val="001617C0"/>
    <w:rsid w:val="00162016"/>
    <w:rsid w:val="0016419F"/>
    <w:rsid w:val="00164CA1"/>
    <w:rsid w:val="001678D7"/>
    <w:rsid w:val="00167CB8"/>
    <w:rsid w:val="00170C0E"/>
    <w:rsid w:val="00172CBB"/>
    <w:rsid w:val="00176F3E"/>
    <w:rsid w:val="00177B10"/>
    <w:rsid w:val="00180676"/>
    <w:rsid w:val="00180718"/>
    <w:rsid w:val="001811E4"/>
    <w:rsid w:val="001816B3"/>
    <w:rsid w:val="001818CA"/>
    <w:rsid w:val="00183192"/>
    <w:rsid w:val="001853DA"/>
    <w:rsid w:val="00185DA8"/>
    <w:rsid w:val="00190A31"/>
    <w:rsid w:val="00190CCF"/>
    <w:rsid w:val="00192170"/>
    <w:rsid w:val="001924DA"/>
    <w:rsid w:val="00193437"/>
    <w:rsid w:val="00193595"/>
    <w:rsid w:val="0019467D"/>
    <w:rsid w:val="00194E43"/>
    <w:rsid w:val="00195054"/>
    <w:rsid w:val="0019595D"/>
    <w:rsid w:val="00195EB3"/>
    <w:rsid w:val="00196302"/>
    <w:rsid w:val="00196537"/>
    <w:rsid w:val="001A0100"/>
    <w:rsid w:val="001A0448"/>
    <w:rsid w:val="001A0B37"/>
    <w:rsid w:val="001A12D1"/>
    <w:rsid w:val="001A1F74"/>
    <w:rsid w:val="001A284B"/>
    <w:rsid w:val="001A2E6C"/>
    <w:rsid w:val="001A48EF"/>
    <w:rsid w:val="001A58EF"/>
    <w:rsid w:val="001B0D07"/>
    <w:rsid w:val="001B13FA"/>
    <w:rsid w:val="001B27B0"/>
    <w:rsid w:val="001B3FA0"/>
    <w:rsid w:val="001B4124"/>
    <w:rsid w:val="001B45BE"/>
    <w:rsid w:val="001B582A"/>
    <w:rsid w:val="001B64D2"/>
    <w:rsid w:val="001B69B5"/>
    <w:rsid w:val="001B7511"/>
    <w:rsid w:val="001B7A7E"/>
    <w:rsid w:val="001C2075"/>
    <w:rsid w:val="001C3BE5"/>
    <w:rsid w:val="001C427B"/>
    <w:rsid w:val="001C5F68"/>
    <w:rsid w:val="001C62B6"/>
    <w:rsid w:val="001C71B7"/>
    <w:rsid w:val="001D376A"/>
    <w:rsid w:val="001D414C"/>
    <w:rsid w:val="001D61A0"/>
    <w:rsid w:val="001D792C"/>
    <w:rsid w:val="001E071F"/>
    <w:rsid w:val="001E0A0E"/>
    <w:rsid w:val="001E0B91"/>
    <w:rsid w:val="001E190D"/>
    <w:rsid w:val="001E4232"/>
    <w:rsid w:val="001F1C15"/>
    <w:rsid w:val="001F2367"/>
    <w:rsid w:val="001F4702"/>
    <w:rsid w:val="001F48EF"/>
    <w:rsid w:val="001F5C10"/>
    <w:rsid w:val="001F5DDD"/>
    <w:rsid w:val="001F72E1"/>
    <w:rsid w:val="00200136"/>
    <w:rsid w:val="00201D49"/>
    <w:rsid w:val="00202B94"/>
    <w:rsid w:val="00203113"/>
    <w:rsid w:val="00204405"/>
    <w:rsid w:val="00204CF7"/>
    <w:rsid w:val="00206B59"/>
    <w:rsid w:val="00206E87"/>
    <w:rsid w:val="00207162"/>
    <w:rsid w:val="0021309B"/>
    <w:rsid w:val="002134F6"/>
    <w:rsid w:val="0021574F"/>
    <w:rsid w:val="00216002"/>
    <w:rsid w:val="00216F13"/>
    <w:rsid w:val="00216FA1"/>
    <w:rsid w:val="0021746A"/>
    <w:rsid w:val="00217864"/>
    <w:rsid w:val="00217997"/>
    <w:rsid w:val="00217E6A"/>
    <w:rsid w:val="002200A4"/>
    <w:rsid w:val="002212AE"/>
    <w:rsid w:val="00224327"/>
    <w:rsid w:val="002261C2"/>
    <w:rsid w:val="00226D34"/>
    <w:rsid w:val="00226DDB"/>
    <w:rsid w:val="002307CF"/>
    <w:rsid w:val="00231A15"/>
    <w:rsid w:val="00232EED"/>
    <w:rsid w:val="00233633"/>
    <w:rsid w:val="00234640"/>
    <w:rsid w:val="00234725"/>
    <w:rsid w:val="002360D5"/>
    <w:rsid w:val="002368B4"/>
    <w:rsid w:val="0023694C"/>
    <w:rsid w:val="00237717"/>
    <w:rsid w:val="00241FBC"/>
    <w:rsid w:val="00242D26"/>
    <w:rsid w:val="002442D6"/>
    <w:rsid w:val="0024446E"/>
    <w:rsid w:val="002445BD"/>
    <w:rsid w:val="00247520"/>
    <w:rsid w:val="0025067B"/>
    <w:rsid w:val="00250A04"/>
    <w:rsid w:val="00251C1C"/>
    <w:rsid w:val="00254357"/>
    <w:rsid w:val="002547EE"/>
    <w:rsid w:val="002548AC"/>
    <w:rsid w:val="00254B9A"/>
    <w:rsid w:val="00254C06"/>
    <w:rsid w:val="002559EA"/>
    <w:rsid w:val="00255A36"/>
    <w:rsid w:val="00255A93"/>
    <w:rsid w:val="00256456"/>
    <w:rsid w:val="00257821"/>
    <w:rsid w:val="00260189"/>
    <w:rsid w:val="00260CBE"/>
    <w:rsid w:val="00260EE1"/>
    <w:rsid w:val="00260F75"/>
    <w:rsid w:val="0026234C"/>
    <w:rsid w:val="002637D0"/>
    <w:rsid w:val="002648A7"/>
    <w:rsid w:val="002708BE"/>
    <w:rsid w:val="002744D0"/>
    <w:rsid w:val="0027460B"/>
    <w:rsid w:val="002747E4"/>
    <w:rsid w:val="00274866"/>
    <w:rsid w:val="002762CF"/>
    <w:rsid w:val="0027748D"/>
    <w:rsid w:val="00280505"/>
    <w:rsid w:val="00280C32"/>
    <w:rsid w:val="00281DE8"/>
    <w:rsid w:val="002834A9"/>
    <w:rsid w:val="00283F83"/>
    <w:rsid w:val="0028478C"/>
    <w:rsid w:val="00284AD8"/>
    <w:rsid w:val="00285DAA"/>
    <w:rsid w:val="00290DBB"/>
    <w:rsid w:val="00291692"/>
    <w:rsid w:val="0029268F"/>
    <w:rsid w:val="00292D86"/>
    <w:rsid w:val="002937A1"/>
    <w:rsid w:val="0029402B"/>
    <w:rsid w:val="0029500A"/>
    <w:rsid w:val="002951CC"/>
    <w:rsid w:val="00295BC7"/>
    <w:rsid w:val="0029643C"/>
    <w:rsid w:val="00296F86"/>
    <w:rsid w:val="00297FAF"/>
    <w:rsid w:val="002A011F"/>
    <w:rsid w:val="002A10C5"/>
    <w:rsid w:val="002A12A6"/>
    <w:rsid w:val="002A3F75"/>
    <w:rsid w:val="002A4D8B"/>
    <w:rsid w:val="002A6E57"/>
    <w:rsid w:val="002A768D"/>
    <w:rsid w:val="002A770A"/>
    <w:rsid w:val="002B066D"/>
    <w:rsid w:val="002B176B"/>
    <w:rsid w:val="002B409E"/>
    <w:rsid w:val="002B6D3E"/>
    <w:rsid w:val="002B75F2"/>
    <w:rsid w:val="002B7871"/>
    <w:rsid w:val="002C7699"/>
    <w:rsid w:val="002D080E"/>
    <w:rsid w:val="002D0D4F"/>
    <w:rsid w:val="002D0E99"/>
    <w:rsid w:val="002D10C1"/>
    <w:rsid w:val="002D1BC0"/>
    <w:rsid w:val="002D3D21"/>
    <w:rsid w:val="002D403D"/>
    <w:rsid w:val="002D46D9"/>
    <w:rsid w:val="002D53FC"/>
    <w:rsid w:val="002D616C"/>
    <w:rsid w:val="002D786A"/>
    <w:rsid w:val="002D7A94"/>
    <w:rsid w:val="002E14AC"/>
    <w:rsid w:val="002E1C51"/>
    <w:rsid w:val="002E260E"/>
    <w:rsid w:val="002E2614"/>
    <w:rsid w:val="002E2ADB"/>
    <w:rsid w:val="002E31C6"/>
    <w:rsid w:val="002E3D0C"/>
    <w:rsid w:val="002E3E7B"/>
    <w:rsid w:val="002E4CA6"/>
    <w:rsid w:val="002E6DB1"/>
    <w:rsid w:val="002F0044"/>
    <w:rsid w:val="002F09A0"/>
    <w:rsid w:val="002F216E"/>
    <w:rsid w:val="002F449C"/>
    <w:rsid w:val="002F4677"/>
    <w:rsid w:val="002F4689"/>
    <w:rsid w:val="002F472D"/>
    <w:rsid w:val="002F4ADF"/>
    <w:rsid w:val="002F62EB"/>
    <w:rsid w:val="002F6CCB"/>
    <w:rsid w:val="002F6DE0"/>
    <w:rsid w:val="00300486"/>
    <w:rsid w:val="00303E7D"/>
    <w:rsid w:val="003041F0"/>
    <w:rsid w:val="003045F4"/>
    <w:rsid w:val="00307586"/>
    <w:rsid w:val="00307621"/>
    <w:rsid w:val="00311246"/>
    <w:rsid w:val="00313AFE"/>
    <w:rsid w:val="00320DD2"/>
    <w:rsid w:val="0032141B"/>
    <w:rsid w:val="00321871"/>
    <w:rsid w:val="0032386F"/>
    <w:rsid w:val="00323E6B"/>
    <w:rsid w:val="00324733"/>
    <w:rsid w:val="00324E82"/>
    <w:rsid w:val="0032510B"/>
    <w:rsid w:val="003256EA"/>
    <w:rsid w:val="003258C2"/>
    <w:rsid w:val="00330700"/>
    <w:rsid w:val="00331C69"/>
    <w:rsid w:val="003350E0"/>
    <w:rsid w:val="00336974"/>
    <w:rsid w:val="00336AA3"/>
    <w:rsid w:val="00337F21"/>
    <w:rsid w:val="00340589"/>
    <w:rsid w:val="00340BD9"/>
    <w:rsid w:val="003412BB"/>
    <w:rsid w:val="003412FC"/>
    <w:rsid w:val="003444E7"/>
    <w:rsid w:val="00344582"/>
    <w:rsid w:val="0034471C"/>
    <w:rsid w:val="00345075"/>
    <w:rsid w:val="00345CFF"/>
    <w:rsid w:val="00347932"/>
    <w:rsid w:val="00351E73"/>
    <w:rsid w:val="003520D6"/>
    <w:rsid w:val="003533FC"/>
    <w:rsid w:val="00353B6B"/>
    <w:rsid w:val="003547B2"/>
    <w:rsid w:val="00354D6A"/>
    <w:rsid w:val="0035576B"/>
    <w:rsid w:val="00356F57"/>
    <w:rsid w:val="003616DD"/>
    <w:rsid w:val="003620CA"/>
    <w:rsid w:val="00362E72"/>
    <w:rsid w:val="003630FA"/>
    <w:rsid w:val="0036321B"/>
    <w:rsid w:val="0036482B"/>
    <w:rsid w:val="0036597A"/>
    <w:rsid w:val="0036637E"/>
    <w:rsid w:val="00370117"/>
    <w:rsid w:val="003701E2"/>
    <w:rsid w:val="0037021B"/>
    <w:rsid w:val="00371CE1"/>
    <w:rsid w:val="003734FA"/>
    <w:rsid w:val="00373FB8"/>
    <w:rsid w:val="003740F6"/>
    <w:rsid w:val="00374898"/>
    <w:rsid w:val="003751D1"/>
    <w:rsid w:val="00376310"/>
    <w:rsid w:val="00377595"/>
    <w:rsid w:val="003775BD"/>
    <w:rsid w:val="00377BD2"/>
    <w:rsid w:val="003814DD"/>
    <w:rsid w:val="00381564"/>
    <w:rsid w:val="0038775E"/>
    <w:rsid w:val="003879EF"/>
    <w:rsid w:val="00392CFE"/>
    <w:rsid w:val="003934BE"/>
    <w:rsid w:val="00394278"/>
    <w:rsid w:val="00394EB0"/>
    <w:rsid w:val="003A01E0"/>
    <w:rsid w:val="003A174E"/>
    <w:rsid w:val="003A1BEB"/>
    <w:rsid w:val="003A22A5"/>
    <w:rsid w:val="003A43D7"/>
    <w:rsid w:val="003A4463"/>
    <w:rsid w:val="003A5788"/>
    <w:rsid w:val="003A78F8"/>
    <w:rsid w:val="003B013C"/>
    <w:rsid w:val="003B1A94"/>
    <w:rsid w:val="003B206F"/>
    <w:rsid w:val="003B22B2"/>
    <w:rsid w:val="003B2CD7"/>
    <w:rsid w:val="003B40FC"/>
    <w:rsid w:val="003B599B"/>
    <w:rsid w:val="003B5F58"/>
    <w:rsid w:val="003B7E58"/>
    <w:rsid w:val="003C11DC"/>
    <w:rsid w:val="003C1674"/>
    <w:rsid w:val="003C1BCB"/>
    <w:rsid w:val="003C4D02"/>
    <w:rsid w:val="003C718B"/>
    <w:rsid w:val="003D14A1"/>
    <w:rsid w:val="003D28AD"/>
    <w:rsid w:val="003D29CE"/>
    <w:rsid w:val="003D3739"/>
    <w:rsid w:val="003D5184"/>
    <w:rsid w:val="003D56EE"/>
    <w:rsid w:val="003D5D57"/>
    <w:rsid w:val="003D6478"/>
    <w:rsid w:val="003D6F76"/>
    <w:rsid w:val="003E002D"/>
    <w:rsid w:val="003E00E3"/>
    <w:rsid w:val="003F057C"/>
    <w:rsid w:val="003F21C3"/>
    <w:rsid w:val="003F22B7"/>
    <w:rsid w:val="003F2C86"/>
    <w:rsid w:val="003F3272"/>
    <w:rsid w:val="003F3C57"/>
    <w:rsid w:val="003F46F7"/>
    <w:rsid w:val="003F5A4D"/>
    <w:rsid w:val="003F6F1A"/>
    <w:rsid w:val="00400D94"/>
    <w:rsid w:val="00401455"/>
    <w:rsid w:val="004029C4"/>
    <w:rsid w:val="0040393A"/>
    <w:rsid w:val="00404535"/>
    <w:rsid w:val="004060AF"/>
    <w:rsid w:val="00410BA5"/>
    <w:rsid w:val="00410E07"/>
    <w:rsid w:val="004127E9"/>
    <w:rsid w:val="0041375F"/>
    <w:rsid w:val="004137CA"/>
    <w:rsid w:val="004140B0"/>
    <w:rsid w:val="00416384"/>
    <w:rsid w:val="00416F9D"/>
    <w:rsid w:val="004178C8"/>
    <w:rsid w:val="00417EBD"/>
    <w:rsid w:val="00420D2C"/>
    <w:rsid w:val="004217D8"/>
    <w:rsid w:val="00423913"/>
    <w:rsid w:val="004259AA"/>
    <w:rsid w:val="0042642D"/>
    <w:rsid w:val="004271E9"/>
    <w:rsid w:val="00427EAE"/>
    <w:rsid w:val="004345B3"/>
    <w:rsid w:val="00435ECD"/>
    <w:rsid w:val="00440665"/>
    <w:rsid w:val="00441350"/>
    <w:rsid w:val="00442982"/>
    <w:rsid w:val="0044408F"/>
    <w:rsid w:val="004440A9"/>
    <w:rsid w:val="00445269"/>
    <w:rsid w:val="0044588F"/>
    <w:rsid w:val="00445CFA"/>
    <w:rsid w:val="0044604E"/>
    <w:rsid w:val="00450378"/>
    <w:rsid w:val="0045172D"/>
    <w:rsid w:val="00451B1D"/>
    <w:rsid w:val="00452F72"/>
    <w:rsid w:val="004536C1"/>
    <w:rsid w:val="00455B6D"/>
    <w:rsid w:val="00460616"/>
    <w:rsid w:val="00461830"/>
    <w:rsid w:val="0046187B"/>
    <w:rsid w:val="0046388A"/>
    <w:rsid w:val="00463DFE"/>
    <w:rsid w:val="00463F4B"/>
    <w:rsid w:val="004665DB"/>
    <w:rsid w:val="00466760"/>
    <w:rsid w:val="00472D99"/>
    <w:rsid w:val="00473384"/>
    <w:rsid w:val="004775B5"/>
    <w:rsid w:val="00480965"/>
    <w:rsid w:val="00486528"/>
    <w:rsid w:val="00486921"/>
    <w:rsid w:val="0048706F"/>
    <w:rsid w:val="00487487"/>
    <w:rsid w:val="00490B7E"/>
    <w:rsid w:val="00491160"/>
    <w:rsid w:val="0049192B"/>
    <w:rsid w:val="00491E89"/>
    <w:rsid w:val="00492AF8"/>
    <w:rsid w:val="00493002"/>
    <w:rsid w:val="00493680"/>
    <w:rsid w:val="00493B22"/>
    <w:rsid w:val="00493EA1"/>
    <w:rsid w:val="004965E8"/>
    <w:rsid w:val="004969A7"/>
    <w:rsid w:val="00496CF6"/>
    <w:rsid w:val="004977F3"/>
    <w:rsid w:val="004A11E0"/>
    <w:rsid w:val="004A48EC"/>
    <w:rsid w:val="004A5532"/>
    <w:rsid w:val="004A5B3D"/>
    <w:rsid w:val="004A7148"/>
    <w:rsid w:val="004A78D6"/>
    <w:rsid w:val="004B006E"/>
    <w:rsid w:val="004B043C"/>
    <w:rsid w:val="004B221A"/>
    <w:rsid w:val="004B253F"/>
    <w:rsid w:val="004B344B"/>
    <w:rsid w:val="004B3ADF"/>
    <w:rsid w:val="004B3D75"/>
    <w:rsid w:val="004B404B"/>
    <w:rsid w:val="004B44E0"/>
    <w:rsid w:val="004B55E1"/>
    <w:rsid w:val="004B6B5B"/>
    <w:rsid w:val="004B7719"/>
    <w:rsid w:val="004B7934"/>
    <w:rsid w:val="004C4000"/>
    <w:rsid w:val="004C47A3"/>
    <w:rsid w:val="004C7884"/>
    <w:rsid w:val="004D0C7E"/>
    <w:rsid w:val="004D2DC1"/>
    <w:rsid w:val="004D3253"/>
    <w:rsid w:val="004D34CE"/>
    <w:rsid w:val="004D49D7"/>
    <w:rsid w:val="004D4CEB"/>
    <w:rsid w:val="004D7BF7"/>
    <w:rsid w:val="004E3380"/>
    <w:rsid w:val="004F051C"/>
    <w:rsid w:val="004F0605"/>
    <w:rsid w:val="004F1167"/>
    <w:rsid w:val="004F2018"/>
    <w:rsid w:val="004F3B3E"/>
    <w:rsid w:val="004F510C"/>
    <w:rsid w:val="004F5216"/>
    <w:rsid w:val="004F74D9"/>
    <w:rsid w:val="004F7DB3"/>
    <w:rsid w:val="00500004"/>
    <w:rsid w:val="00500611"/>
    <w:rsid w:val="00502835"/>
    <w:rsid w:val="00502E97"/>
    <w:rsid w:val="00503275"/>
    <w:rsid w:val="005048BD"/>
    <w:rsid w:val="00504A9D"/>
    <w:rsid w:val="0050512D"/>
    <w:rsid w:val="005059BA"/>
    <w:rsid w:val="00505C38"/>
    <w:rsid w:val="005079CE"/>
    <w:rsid w:val="00510808"/>
    <w:rsid w:val="00512652"/>
    <w:rsid w:val="00512D75"/>
    <w:rsid w:val="005134FA"/>
    <w:rsid w:val="00515478"/>
    <w:rsid w:val="00515D79"/>
    <w:rsid w:val="00520109"/>
    <w:rsid w:val="00521016"/>
    <w:rsid w:val="00522057"/>
    <w:rsid w:val="00522488"/>
    <w:rsid w:val="00522F21"/>
    <w:rsid w:val="005231C2"/>
    <w:rsid w:val="005231C5"/>
    <w:rsid w:val="00524B15"/>
    <w:rsid w:val="00527DA6"/>
    <w:rsid w:val="00527F84"/>
    <w:rsid w:val="00530BEE"/>
    <w:rsid w:val="00531E4A"/>
    <w:rsid w:val="005343A5"/>
    <w:rsid w:val="005345C0"/>
    <w:rsid w:val="00534818"/>
    <w:rsid w:val="00534C21"/>
    <w:rsid w:val="0053521C"/>
    <w:rsid w:val="005357C8"/>
    <w:rsid w:val="005359D3"/>
    <w:rsid w:val="00536BD2"/>
    <w:rsid w:val="00546914"/>
    <w:rsid w:val="00546CA2"/>
    <w:rsid w:val="005470F8"/>
    <w:rsid w:val="00547D14"/>
    <w:rsid w:val="0055069A"/>
    <w:rsid w:val="00550C95"/>
    <w:rsid w:val="00550E16"/>
    <w:rsid w:val="00551E21"/>
    <w:rsid w:val="0055376C"/>
    <w:rsid w:val="00554D0A"/>
    <w:rsid w:val="005568B4"/>
    <w:rsid w:val="00556B1D"/>
    <w:rsid w:val="00556DFB"/>
    <w:rsid w:val="00557882"/>
    <w:rsid w:val="00557E4E"/>
    <w:rsid w:val="0056197F"/>
    <w:rsid w:val="00562A4F"/>
    <w:rsid w:val="005646A1"/>
    <w:rsid w:val="00570364"/>
    <w:rsid w:val="00573256"/>
    <w:rsid w:val="005748D9"/>
    <w:rsid w:val="00574CB9"/>
    <w:rsid w:val="00575228"/>
    <w:rsid w:val="00575858"/>
    <w:rsid w:val="00576E84"/>
    <w:rsid w:val="00576EB6"/>
    <w:rsid w:val="005814E6"/>
    <w:rsid w:val="005818F2"/>
    <w:rsid w:val="005828BA"/>
    <w:rsid w:val="0058457B"/>
    <w:rsid w:val="00585864"/>
    <w:rsid w:val="00585B27"/>
    <w:rsid w:val="00585E30"/>
    <w:rsid w:val="005876CC"/>
    <w:rsid w:val="00587E49"/>
    <w:rsid w:val="005905E5"/>
    <w:rsid w:val="005906CF"/>
    <w:rsid w:val="0059081E"/>
    <w:rsid w:val="00590EE6"/>
    <w:rsid w:val="005916AD"/>
    <w:rsid w:val="00591EC5"/>
    <w:rsid w:val="00592DE0"/>
    <w:rsid w:val="0059392F"/>
    <w:rsid w:val="00593DC9"/>
    <w:rsid w:val="005941AE"/>
    <w:rsid w:val="00594F24"/>
    <w:rsid w:val="00595E08"/>
    <w:rsid w:val="005A002C"/>
    <w:rsid w:val="005A045B"/>
    <w:rsid w:val="005A082B"/>
    <w:rsid w:val="005A10CE"/>
    <w:rsid w:val="005A16CA"/>
    <w:rsid w:val="005A1788"/>
    <w:rsid w:val="005A2323"/>
    <w:rsid w:val="005A493E"/>
    <w:rsid w:val="005A4BDB"/>
    <w:rsid w:val="005A4CF3"/>
    <w:rsid w:val="005A7246"/>
    <w:rsid w:val="005B1480"/>
    <w:rsid w:val="005B17D7"/>
    <w:rsid w:val="005B38D2"/>
    <w:rsid w:val="005B41FA"/>
    <w:rsid w:val="005B565A"/>
    <w:rsid w:val="005C15EB"/>
    <w:rsid w:val="005C1FF9"/>
    <w:rsid w:val="005C29D2"/>
    <w:rsid w:val="005C3BC4"/>
    <w:rsid w:val="005D032E"/>
    <w:rsid w:val="005D1827"/>
    <w:rsid w:val="005D1EC0"/>
    <w:rsid w:val="005D2058"/>
    <w:rsid w:val="005D233D"/>
    <w:rsid w:val="005D2475"/>
    <w:rsid w:val="005D2EFB"/>
    <w:rsid w:val="005D4AD8"/>
    <w:rsid w:val="005D6743"/>
    <w:rsid w:val="005D7D0A"/>
    <w:rsid w:val="005E0582"/>
    <w:rsid w:val="005E1086"/>
    <w:rsid w:val="005E35A5"/>
    <w:rsid w:val="005E5412"/>
    <w:rsid w:val="005E65A5"/>
    <w:rsid w:val="005E7372"/>
    <w:rsid w:val="005F3FB6"/>
    <w:rsid w:val="005F530B"/>
    <w:rsid w:val="005F5948"/>
    <w:rsid w:val="005F68B7"/>
    <w:rsid w:val="005F7B09"/>
    <w:rsid w:val="00601532"/>
    <w:rsid w:val="00602114"/>
    <w:rsid w:val="00602C91"/>
    <w:rsid w:val="006035C5"/>
    <w:rsid w:val="00603A50"/>
    <w:rsid w:val="00606D73"/>
    <w:rsid w:val="00607437"/>
    <w:rsid w:val="00607CE6"/>
    <w:rsid w:val="00607D38"/>
    <w:rsid w:val="006108A6"/>
    <w:rsid w:val="006110F9"/>
    <w:rsid w:val="006111C7"/>
    <w:rsid w:val="00612853"/>
    <w:rsid w:val="006129A3"/>
    <w:rsid w:val="00613195"/>
    <w:rsid w:val="00613375"/>
    <w:rsid w:val="0061409B"/>
    <w:rsid w:val="00615DB9"/>
    <w:rsid w:val="006163E7"/>
    <w:rsid w:val="0061644B"/>
    <w:rsid w:val="00616556"/>
    <w:rsid w:val="00616D82"/>
    <w:rsid w:val="006212C6"/>
    <w:rsid w:val="006214EE"/>
    <w:rsid w:val="00623A2B"/>
    <w:rsid w:val="00624534"/>
    <w:rsid w:val="00624771"/>
    <w:rsid w:val="00625A0C"/>
    <w:rsid w:val="00625A63"/>
    <w:rsid w:val="00626656"/>
    <w:rsid w:val="00626E21"/>
    <w:rsid w:val="006300B5"/>
    <w:rsid w:val="00631B8A"/>
    <w:rsid w:val="006343D0"/>
    <w:rsid w:val="006347B4"/>
    <w:rsid w:val="00634F88"/>
    <w:rsid w:val="00636922"/>
    <w:rsid w:val="006376FA"/>
    <w:rsid w:val="00637F3A"/>
    <w:rsid w:val="00640010"/>
    <w:rsid w:val="00640319"/>
    <w:rsid w:val="00640702"/>
    <w:rsid w:val="006407AB"/>
    <w:rsid w:val="00642C6C"/>
    <w:rsid w:val="00642CEC"/>
    <w:rsid w:val="00643B9B"/>
    <w:rsid w:val="00643D83"/>
    <w:rsid w:val="00645956"/>
    <w:rsid w:val="00645F4D"/>
    <w:rsid w:val="00646824"/>
    <w:rsid w:val="00646A52"/>
    <w:rsid w:val="00647ABB"/>
    <w:rsid w:val="00650F11"/>
    <w:rsid w:val="00650FB5"/>
    <w:rsid w:val="00651EF1"/>
    <w:rsid w:val="00653928"/>
    <w:rsid w:val="00653A14"/>
    <w:rsid w:val="00654230"/>
    <w:rsid w:val="006549AE"/>
    <w:rsid w:val="006556F7"/>
    <w:rsid w:val="00655DE7"/>
    <w:rsid w:val="00656500"/>
    <w:rsid w:val="006575DB"/>
    <w:rsid w:val="00657A8F"/>
    <w:rsid w:val="006612C5"/>
    <w:rsid w:val="00661CEC"/>
    <w:rsid w:val="006633BC"/>
    <w:rsid w:val="006659F9"/>
    <w:rsid w:val="006671A6"/>
    <w:rsid w:val="0066728C"/>
    <w:rsid w:val="00670033"/>
    <w:rsid w:val="0067106A"/>
    <w:rsid w:val="00671457"/>
    <w:rsid w:val="00673DD3"/>
    <w:rsid w:val="00674F1B"/>
    <w:rsid w:val="00680BCB"/>
    <w:rsid w:val="00681416"/>
    <w:rsid w:val="00682166"/>
    <w:rsid w:val="00682AE3"/>
    <w:rsid w:val="00684823"/>
    <w:rsid w:val="00684C6C"/>
    <w:rsid w:val="00685407"/>
    <w:rsid w:val="006902FC"/>
    <w:rsid w:val="00690E36"/>
    <w:rsid w:val="00691900"/>
    <w:rsid w:val="00692876"/>
    <w:rsid w:val="006939D2"/>
    <w:rsid w:val="00694220"/>
    <w:rsid w:val="00695F34"/>
    <w:rsid w:val="006962A0"/>
    <w:rsid w:val="00696A7E"/>
    <w:rsid w:val="006A0028"/>
    <w:rsid w:val="006A0038"/>
    <w:rsid w:val="006A07B4"/>
    <w:rsid w:val="006A3594"/>
    <w:rsid w:val="006A37BB"/>
    <w:rsid w:val="006A3DD0"/>
    <w:rsid w:val="006A58F9"/>
    <w:rsid w:val="006B02F9"/>
    <w:rsid w:val="006B27B6"/>
    <w:rsid w:val="006B3CE2"/>
    <w:rsid w:val="006B7EE7"/>
    <w:rsid w:val="006C1525"/>
    <w:rsid w:val="006C196F"/>
    <w:rsid w:val="006C1FD1"/>
    <w:rsid w:val="006C4C7D"/>
    <w:rsid w:val="006C5ABE"/>
    <w:rsid w:val="006C6D50"/>
    <w:rsid w:val="006C6FB2"/>
    <w:rsid w:val="006C6FCD"/>
    <w:rsid w:val="006D1630"/>
    <w:rsid w:val="006D2055"/>
    <w:rsid w:val="006D3A8A"/>
    <w:rsid w:val="006D4E4F"/>
    <w:rsid w:val="006D55F6"/>
    <w:rsid w:val="006D623F"/>
    <w:rsid w:val="006D683D"/>
    <w:rsid w:val="006D722E"/>
    <w:rsid w:val="006E0557"/>
    <w:rsid w:val="006E1220"/>
    <w:rsid w:val="006E174E"/>
    <w:rsid w:val="006E35AB"/>
    <w:rsid w:val="006E55D8"/>
    <w:rsid w:val="006E5CDB"/>
    <w:rsid w:val="006F0B58"/>
    <w:rsid w:val="006F35E3"/>
    <w:rsid w:val="006F3CF4"/>
    <w:rsid w:val="006F4E61"/>
    <w:rsid w:val="006F607C"/>
    <w:rsid w:val="006F6765"/>
    <w:rsid w:val="006F735D"/>
    <w:rsid w:val="00703826"/>
    <w:rsid w:val="00703872"/>
    <w:rsid w:val="00705017"/>
    <w:rsid w:val="007065DB"/>
    <w:rsid w:val="007067C3"/>
    <w:rsid w:val="00706939"/>
    <w:rsid w:val="007069FB"/>
    <w:rsid w:val="00712928"/>
    <w:rsid w:val="00713FE8"/>
    <w:rsid w:val="007153B3"/>
    <w:rsid w:val="0071548A"/>
    <w:rsid w:val="00717E5F"/>
    <w:rsid w:val="007202C6"/>
    <w:rsid w:val="00720AA0"/>
    <w:rsid w:val="00723637"/>
    <w:rsid w:val="00723EFF"/>
    <w:rsid w:val="0072569F"/>
    <w:rsid w:val="00725AAA"/>
    <w:rsid w:val="00725D9F"/>
    <w:rsid w:val="007265F4"/>
    <w:rsid w:val="00726BF5"/>
    <w:rsid w:val="00731482"/>
    <w:rsid w:val="00731617"/>
    <w:rsid w:val="0073216B"/>
    <w:rsid w:val="00732799"/>
    <w:rsid w:val="00735224"/>
    <w:rsid w:val="00735E9B"/>
    <w:rsid w:val="00735F0B"/>
    <w:rsid w:val="007364F6"/>
    <w:rsid w:val="00740354"/>
    <w:rsid w:val="00742182"/>
    <w:rsid w:val="007431BC"/>
    <w:rsid w:val="00743477"/>
    <w:rsid w:val="00745979"/>
    <w:rsid w:val="00754F85"/>
    <w:rsid w:val="007578B3"/>
    <w:rsid w:val="007600EB"/>
    <w:rsid w:val="0076069F"/>
    <w:rsid w:val="0076129B"/>
    <w:rsid w:val="00762874"/>
    <w:rsid w:val="00762DB9"/>
    <w:rsid w:val="00762DE7"/>
    <w:rsid w:val="00763402"/>
    <w:rsid w:val="00763604"/>
    <w:rsid w:val="007639EF"/>
    <w:rsid w:val="007648EF"/>
    <w:rsid w:val="0076509D"/>
    <w:rsid w:val="007666B9"/>
    <w:rsid w:val="00766FCC"/>
    <w:rsid w:val="00770AD0"/>
    <w:rsid w:val="0077136B"/>
    <w:rsid w:val="007718EA"/>
    <w:rsid w:val="00771916"/>
    <w:rsid w:val="00772487"/>
    <w:rsid w:val="007740A0"/>
    <w:rsid w:val="00774B4F"/>
    <w:rsid w:val="00774FFB"/>
    <w:rsid w:val="007776A7"/>
    <w:rsid w:val="00777E92"/>
    <w:rsid w:val="0078156E"/>
    <w:rsid w:val="0078174B"/>
    <w:rsid w:val="007818E2"/>
    <w:rsid w:val="00782C1C"/>
    <w:rsid w:val="00782C2C"/>
    <w:rsid w:val="007835D1"/>
    <w:rsid w:val="00785857"/>
    <w:rsid w:val="00787436"/>
    <w:rsid w:val="00787748"/>
    <w:rsid w:val="007912FB"/>
    <w:rsid w:val="00792335"/>
    <w:rsid w:val="00794E28"/>
    <w:rsid w:val="00795405"/>
    <w:rsid w:val="00795EA2"/>
    <w:rsid w:val="00795F6E"/>
    <w:rsid w:val="00796922"/>
    <w:rsid w:val="007971FD"/>
    <w:rsid w:val="007A018F"/>
    <w:rsid w:val="007A033D"/>
    <w:rsid w:val="007A06C6"/>
    <w:rsid w:val="007A1E0A"/>
    <w:rsid w:val="007A2E03"/>
    <w:rsid w:val="007A324B"/>
    <w:rsid w:val="007A39B3"/>
    <w:rsid w:val="007A5858"/>
    <w:rsid w:val="007A5D85"/>
    <w:rsid w:val="007A5E1C"/>
    <w:rsid w:val="007A5F30"/>
    <w:rsid w:val="007A6DDD"/>
    <w:rsid w:val="007B1EB1"/>
    <w:rsid w:val="007B1FED"/>
    <w:rsid w:val="007B334A"/>
    <w:rsid w:val="007B36D5"/>
    <w:rsid w:val="007B3F55"/>
    <w:rsid w:val="007B4294"/>
    <w:rsid w:val="007B47D5"/>
    <w:rsid w:val="007B49B2"/>
    <w:rsid w:val="007B513E"/>
    <w:rsid w:val="007B56D6"/>
    <w:rsid w:val="007B6F79"/>
    <w:rsid w:val="007B7292"/>
    <w:rsid w:val="007C0B33"/>
    <w:rsid w:val="007C30A9"/>
    <w:rsid w:val="007C40B2"/>
    <w:rsid w:val="007C4923"/>
    <w:rsid w:val="007C4B4F"/>
    <w:rsid w:val="007C51CA"/>
    <w:rsid w:val="007C72CA"/>
    <w:rsid w:val="007D000A"/>
    <w:rsid w:val="007D06CE"/>
    <w:rsid w:val="007D10E8"/>
    <w:rsid w:val="007D1A60"/>
    <w:rsid w:val="007D365B"/>
    <w:rsid w:val="007D4AD5"/>
    <w:rsid w:val="007D4BA0"/>
    <w:rsid w:val="007D7093"/>
    <w:rsid w:val="007D7558"/>
    <w:rsid w:val="007E0363"/>
    <w:rsid w:val="007E055E"/>
    <w:rsid w:val="007E0D97"/>
    <w:rsid w:val="007E209F"/>
    <w:rsid w:val="007E2D21"/>
    <w:rsid w:val="007E40B3"/>
    <w:rsid w:val="007E578F"/>
    <w:rsid w:val="007E72EB"/>
    <w:rsid w:val="007F0529"/>
    <w:rsid w:val="007F1D9A"/>
    <w:rsid w:val="007F2B3F"/>
    <w:rsid w:val="007F378B"/>
    <w:rsid w:val="007F385E"/>
    <w:rsid w:val="007F479C"/>
    <w:rsid w:val="007F4E3F"/>
    <w:rsid w:val="007F6283"/>
    <w:rsid w:val="007F644A"/>
    <w:rsid w:val="007F6A4F"/>
    <w:rsid w:val="007F7326"/>
    <w:rsid w:val="008023FA"/>
    <w:rsid w:val="00803F46"/>
    <w:rsid w:val="008041EF"/>
    <w:rsid w:val="008051F6"/>
    <w:rsid w:val="00805BE4"/>
    <w:rsid w:val="00805C45"/>
    <w:rsid w:val="00806992"/>
    <w:rsid w:val="008100C1"/>
    <w:rsid w:val="008104DF"/>
    <w:rsid w:val="00812D36"/>
    <w:rsid w:val="00813753"/>
    <w:rsid w:val="00813EEA"/>
    <w:rsid w:val="00813F5B"/>
    <w:rsid w:val="00814773"/>
    <w:rsid w:val="0081497A"/>
    <w:rsid w:val="00814FA0"/>
    <w:rsid w:val="00816ED4"/>
    <w:rsid w:val="00820611"/>
    <w:rsid w:val="0082508D"/>
    <w:rsid w:val="00825646"/>
    <w:rsid w:val="008259B9"/>
    <w:rsid w:val="00825FC4"/>
    <w:rsid w:val="00826EB8"/>
    <w:rsid w:val="0082757F"/>
    <w:rsid w:val="008305C0"/>
    <w:rsid w:val="00832D24"/>
    <w:rsid w:val="00835C67"/>
    <w:rsid w:val="008370F9"/>
    <w:rsid w:val="00837F9D"/>
    <w:rsid w:val="008410EF"/>
    <w:rsid w:val="00841978"/>
    <w:rsid w:val="00844316"/>
    <w:rsid w:val="00844F65"/>
    <w:rsid w:val="00845777"/>
    <w:rsid w:val="00851421"/>
    <w:rsid w:val="00851520"/>
    <w:rsid w:val="00853C9F"/>
    <w:rsid w:val="00854079"/>
    <w:rsid w:val="008541EE"/>
    <w:rsid w:val="00855CED"/>
    <w:rsid w:val="008569B4"/>
    <w:rsid w:val="00856CA0"/>
    <w:rsid w:val="00861A04"/>
    <w:rsid w:val="008651A4"/>
    <w:rsid w:val="008665FC"/>
    <w:rsid w:val="00866906"/>
    <w:rsid w:val="00867F50"/>
    <w:rsid w:val="008710E8"/>
    <w:rsid w:val="00872F83"/>
    <w:rsid w:val="008734FE"/>
    <w:rsid w:val="00876057"/>
    <w:rsid w:val="0087727D"/>
    <w:rsid w:val="00877298"/>
    <w:rsid w:val="00881156"/>
    <w:rsid w:val="00881B80"/>
    <w:rsid w:val="00882921"/>
    <w:rsid w:val="00884233"/>
    <w:rsid w:val="008858EA"/>
    <w:rsid w:val="00886A98"/>
    <w:rsid w:val="0088714A"/>
    <w:rsid w:val="008906D4"/>
    <w:rsid w:val="008919CF"/>
    <w:rsid w:val="00893B60"/>
    <w:rsid w:val="00894EED"/>
    <w:rsid w:val="0089537C"/>
    <w:rsid w:val="00895673"/>
    <w:rsid w:val="00895CBD"/>
    <w:rsid w:val="00897145"/>
    <w:rsid w:val="0089793B"/>
    <w:rsid w:val="008A09C3"/>
    <w:rsid w:val="008A0BAB"/>
    <w:rsid w:val="008A1D3D"/>
    <w:rsid w:val="008A2082"/>
    <w:rsid w:val="008A2A08"/>
    <w:rsid w:val="008A4124"/>
    <w:rsid w:val="008A54C8"/>
    <w:rsid w:val="008A62A2"/>
    <w:rsid w:val="008A73A0"/>
    <w:rsid w:val="008A74C3"/>
    <w:rsid w:val="008A76BF"/>
    <w:rsid w:val="008A7F33"/>
    <w:rsid w:val="008B0B3F"/>
    <w:rsid w:val="008B1432"/>
    <w:rsid w:val="008B1F7A"/>
    <w:rsid w:val="008B254E"/>
    <w:rsid w:val="008B25DD"/>
    <w:rsid w:val="008B2F60"/>
    <w:rsid w:val="008B31DB"/>
    <w:rsid w:val="008B3E9D"/>
    <w:rsid w:val="008B4C50"/>
    <w:rsid w:val="008C0103"/>
    <w:rsid w:val="008C1B2B"/>
    <w:rsid w:val="008C2CAD"/>
    <w:rsid w:val="008C3256"/>
    <w:rsid w:val="008C3805"/>
    <w:rsid w:val="008C4560"/>
    <w:rsid w:val="008C4C3C"/>
    <w:rsid w:val="008C5077"/>
    <w:rsid w:val="008C5E3F"/>
    <w:rsid w:val="008C601D"/>
    <w:rsid w:val="008C726C"/>
    <w:rsid w:val="008C7CDB"/>
    <w:rsid w:val="008C7F43"/>
    <w:rsid w:val="008D0A89"/>
    <w:rsid w:val="008D5671"/>
    <w:rsid w:val="008D62B1"/>
    <w:rsid w:val="008D6C56"/>
    <w:rsid w:val="008D73F7"/>
    <w:rsid w:val="008E0392"/>
    <w:rsid w:val="008E07D8"/>
    <w:rsid w:val="008E143C"/>
    <w:rsid w:val="008E1497"/>
    <w:rsid w:val="008E1B4C"/>
    <w:rsid w:val="008E2119"/>
    <w:rsid w:val="008E37A5"/>
    <w:rsid w:val="008E517C"/>
    <w:rsid w:val="008E537D"/>
    <w:rsid w:val="008E60DD"/>
    <w:rsid w:val="008E61DE"/>
    <w:rsid w:val="008E767D"/>
    <w:rsid w:val="008F16B7"/>
    <w:rsid w:val="008F1E65"/>
    <w:rsid w:val="008F3224"/>
    <w:rsid w:val="008F5AF4"/>
    <w:rsid w:val="008F5FDE"/>
    <w:rsid w:val="00902E88"/>
    <w:rsid w:val="009037B0"/>
    <w:rsid w:val="0090549C"/>
    <w:rsid w:val="009064C8"/>
    <w:rsid w:val="00906A6E"/>
    <w:rsid w:val="0091035E"/>
    <w:rsid w:val="009106E5"/>
    <w:rsid w:val="00912529"/>
    <w:rsid w:val="00914BCA"/>
    <w:rsid w:val="00915A74"/>
    <w:rsid w:val="00920A7D"/>
    <w:rsid w:val="00921CAB"/>
    <w:rsid w:val="00921D5E"/>
    <w:rsid w:val="0092323E"/>
    <w:rsid w:val="0092364C"/>
    <w:rsid w:val="00924736"/>
    <w:rsid w:val="00925250"/>
    <w:rsid w:val="00926640"/>
    <w:rsid w:val="0092692A"/>
    <w:rsid w:val="00926E88"/>
    <w:rsid w:val="00931C03"/>
    <w:rsid w:val="00931F4F"/>
    <w:rsid w:val="009322B7"/>
    <w:rsid w:val="00932E30"/>
    <w:rsid w:val="00933B73"/>
    <w:rsid w:val="00936A5F"/>
    <w:rsid w:val="00936DA1"/>
    <w:rsid w:val="009415EE"/>
    <w:rsid w:val="009433AF"/>
    <w:rsid w:val="009437DE"/>
    <w:rsid w:val="00945227"/>
    <w:rsid w:val="009472FF"/>
    <w:rsid w:val="009476B3"/>
    <w:rsid w:val="00947ED5"/>
    <w:rsid w:val="0095047A"/>
    <w:rsid w:val="0095165B"/>
    <w:rsid w:val="00951D06"/>
    <w:rsid w:val="0095372F"/>
    <w:rsid w:val="00954291"/>
    <w:rsid w:val="00954863"/>
    <w:rsid w:val="00955A2C"/>
    <w:rsid w:val="00955D5C"/>
    <w:rsid w:val="00956590"/>
    <w:rsid w:val="0095767D"/>
    <w:rsid w:val="00957A4D"/>
    <w:rsid w:val="00961F53"/>
    <w:rsid w:val="00963821"/>
    <w:rsid w:val="00963C45"/>
    <w:rsid w:val="0096438F"/>
    <w:rsid w:val="009649A9"/>
    <w:rsid w:val="00971175"/>
    <w:rsid w:val="00971855"/>
    <w:rsid w:val="00972796"/>
    <w:rsid w:val="009728D9"/>
    <w:rsid w:val="00972AF2"/>
    <w:rsid w:val="00977C2A"/>
    <w:rsid w:val="00980144"/>
    <w:rsid w:val="00981F12"/>
    <w:rsid w:val="009876E7"/>
    <w:rsid w:val="009904E0"/>
    <w:rsid w:val="0099195E"/>
    <w:rsid w:val="00992287"/>
    <w:rsid w:val="009930A3"/>
    <w:rsid w:val="009939EE"/>
    <w:rsid w:val="00994ACC"/>
    <w:rsid w:val="00995061"/>
    <w:rsid w:val="00995F28"/>
    <w:rsid w:val="009A0038"/>
    <w:rsid w:val="009A00BD"/>
    <w:rsid w:val="009A0989"/>
    <w:rsid w:val="009A0FA7"/>
    <w:rsid w:val="009A1ACE"/>
    <w:rsid w:val="009A2BD9"/>
    <w:rsid w:val="009A530D"/>
    <w:rsid w:val="009A6D32"/>
    <w:rsid w:val="009A77FA"/>
    <w:rsid w:val="009B0A1F"/>
    <w:rsid w:val="009B0B67"/>
    <w:rsid w:val="009B20C6"/>
    <w:rsid w:val="009B2111"/>
    <w:rsid w:val="009B2131"/>
    <w:rsid w:val="009B42C1"/>
    <w:rsid w:val="009B4826"/>
    <w:rsid w:val="009B5235"/>
    <w:rsid w:val="009B5FC0"/>
    <w:rsid w:val="009B66C4"/>
    <w:rsid w:val="009B68AC"/>
    <w:rsid w:val="009B6BAE"/>
    <w:rsid w:val="009B7026"/>
    <w:rsid w:val="009C119B"/>
    <w:rsid w:val="009C1412"/>
    <w:rsid w:val="009C1B2F"/>
    <w:rsid w:val="009C1D82"/>
    <w:rsid w:val="009C3317"/>
    <w:rsid w:val="009C4607"/>
    <w:rsid w:val="009C54F7"/>
    <w:rsid w:val="009C5A00"/>
    <w:rsid w:val="009C6206"/>
    <w:rsid w:val="009C6A02"/>
    <w:rsid w:val="009C7822"/>
    <w:rsid w:val="009D15BA"/>
    <w:rsid w:val="009D18FB"/>
    <w:rsid w:val="009D2D9F"/>
    <w:rsid w:val="009D391D"/>
    <w:rsid w:val="009D4CEE"/>
    <w:rsid w:val="009D5479"/>
    <w:rsid w:val="009D6F55"/>
    <w:rsid w:val="009E0C65"/>
    <w:rsid w:val="009E1331"/>
    <w:rsid w:val="009E76A1"/>
    <w:rsid w:val="009E7A12"/>
    <w:rsid w:val="009F264E"/>
    <w:rsid w:val="009F40EF"/>
    <w:rsid w:val="009F4F0B"/>
    <w:rsid w:val="009F7235"/>
    <w:rsid w:val="00A001D7"/>
    <w:rsid w:val="00A00E69"/>
    <w:rsid w:val="00A04170"/>
    <w:rsid w:val="00A0634B"/>
    <w:rsid w:val="00A0696D"/>
    <w:rsid w:val="00A0776F"/>
    <w:rsid w:val="00A11D8C"/>
    <w:rsid w:val="00A12C21"/>
    <w:rsid w:val="00A13752"/>
    <w:rsid w:val="00A13829"/>
    <w:rsid w:val="00A139B3"/>
    <w:rsid w:val="00A13E65"/>
    <w:rsid w:val="00A14044"/>
    <w:rsid w:val="00A16F82"/>
    <w:rsid w:val="00A22314"/>
    <w:rsid w:val="00A22DCD"/>
    <w:rsid w:val="00A23444"/>
    <w:rsid w:val="00A23CD5"/>
    <w:rsid w:val="00A24ADC"/>
    <w:rsid w:val="00A24FE1"/>
    <w:rsid w:val="00A25DE9"/>
    <w:rsid w:val="00A27F3C"/>
    <w:rsid w:val="00A31212"/>
    <w:rsid w:val="00A31E3C"/>
    <w:rsid w:val="00A32CD8"/>
    <w:rsid w:val="00A3542C"/>
    <w:rsid w:val="00A35972"/>
    <w:rsid w:val="00A36C05"/>
    <w:rsid w:val="00A37DC6"/>
    <w:rsid w:val="00A40E6C"/>
    <w:rsid w:val="00A411A7"/>
    <w:rsid w:val="00A411E0"/>
    <w:rsid w:val="00A413F2"/>
    <w:rsid w:val="00A414DE"/>
    <w:rsid w:val="00A42E01"/>
    <w:rsid w:val="00A42E11"/>
    <w:rsid w:val="00A436CC"/>
    <w:rsid w:val="00A44CC4"/>
    <w:rsid w:val="00A46553"/>
    <w:rsid w:val="00A46CDA"/>
    <w:rsid w:val="00A4717E"/>
    <w:rsid w:val="00A55A06"/>
    <w:rsid w:val="00A57FF5"/>
    <w:rsid w:val="00A60401"/>
    <w:rsid w:val="00A6061D"/>
    <w:rsid w:val="00A61859"/>
    <w:rsid w:val="00A62AAE"/>
    <w:rsid w:val="00A64686"/>
    <w:rsid w:val="00A647C1"/>
    <w:rsid w:val="00A64F19"/>
    <w:rsid w:val="00A662D7"/>
    <w:rsid w:val="00A675BB"/>
    <w:rsid w:val="00A67CD4"/>
    <w:rsid w:val="00A722BB"/>
    <w:rsid w:val="00A728B2"/>
    <w:rsid w:val="00A72AEF"/>
    <w:rsid w:val="00A74381"/>
    <w:rsid w:val="00A755A5"/>
    <w:rsid w:val="00A75ED1"/>
    <w:rsid w:val="00A768D0"/>
    <w:rsid w:val="00A77B26"/>
    <w:rsid w:val="00A80A25"/>
    <w:rsid w:val="00A81C17"/>
    <w:rsid w:val="00A84322"/>
    <w:rsid w:val="00A843E4"/>
    <w:rsid w:val="00A85838"/>
    <w:rsid w:val="00A85EE4"/>
    <w:rsid w:val="00A86D2C"/>
    <w:rsid w:val="00A90014"/>
    <w:rsid w:val="00A90237"/>
    <w:rsid w:val="00A90F37"/>
    <w:rsid w:val="00A91404"/>
    <w:rsid w:val="00A92245"/>
    <w:rsid w:val="00A926C6"/>
    <w:rsid w:val="00A92F31"/>
    <w:rsid w:val="00A95548"/>
    <w:rsid w:val="00A9582F"/>
    <w:rsid w:val="00A95D98"/>
    <w:rsid w:val="00A9623B"/>
    <w:rsid w:val="00A967C8"/>
    <w:rsid w:val="00AA13F1"/>
    <w:rsid w:val="00AA16E0"/>
    <w:rsid w:val="00AA2B2A"/>
    <w:rsid w:val="00AA4817"/>
    <w:rsid w:val="00AA564C"/>
    <w:rsid w:val="00AA6483"/>
    <w:rsid w:val="00AB04E3"/>
    <w:rsid w:val="00AB1B8F"/>
    <w:rsid w:val="00AB1F64"/>
    <w:rsid w:val="00AB2198"/>
    <w:rsid w:val="00AB2D27"/>
    <w:rsid w:val="00AB3528"/>
    <w:rsid w:val="00AB4E9F"/>
    <w:rsid w:val="00AB7646"/>
    <w:rsid w:val="00AC1184"/>
    <w:rsid w:val="00AC145C"/>
    <w:rsid w:val="00AC2699"/>
    <w:rsid w:val="00AC2C9E"/>
    <w:rsid w:val="00AC35F6"/>
    <w:rsid w:val="00AC432B"/>
    <w:rsid w:val="00AC4641"/>
    <w:rsid w:val="00AC4B0C"/>
    <w:rsid w:val="00AC5703"/>
    <w:rsid w:val="00AC5976"/>
    <w:rsid w:val="00AC6FF3"/>
    <w:rsid w:val="00AC7C58"/>
    <w:rsid w:val="00AD0B11"/>
    <w:rsid w:val="00AD2D4B"/>
    <w:rsid w:val="00AD3820"/>
    <w:rsid w:val="00AD6449"/>
    <w:rsid w:val="00AD6F76"/>
    <w:rsid w:val="00AE0C7F"/>
    <w:rsid w:val="00AE11A0"/>
    <w:rsid w:val="00AE1ADC"/>
    <w:rsid w:val="00AE5163"/>
    <w:rsid w:val="00AE5966"/>
    <w:rsid w:val="00AE63C5"/>
    <w:rsid w:val="00AE6748"/>
    <w:rsid w:val="00AE7F99"/>
    <w:rsid w:val="00AF04E4"/>
    <w:rsid w:val="00AF1D7F"/>
    <w:rsid w:val="00AF5415"/>
    <w:rsid w:val="00AF6C08"/>
    <w:rsid w:val="00B00B27"/>
    <w:rsid w:val="00B01447"/>
    <w:rsid w:val="00B02043"/>
    <w:rsid w:val="00B0342B"/>
    <w:rsid w:val="00B04604"/>
    <w:rsid w:val="00B0486B"/>
    <w:rsid w:val="00B04ED8"/>
    <w:rsid w:val="00B07A2A"/>
    <w:rsid w:val="00B1114D"/>
    <w:rsid w:val="00B119E5"/>
    <w:rsid w:val="00B14D86"/>
    <w:rsid w:val="00B16732"/>
    <w:rsid w:val="00B16FF4"/>
    <w:rsid w:val="00B24283"/>
    <w:rsid w:val="00B242F3"/>
    <w:rsid w:val="00B30374"/>
    <w:rsid w:val="00B30433"/>
    <w:rsid w:val="00B30C48"/>
    <w:rsid w:val="00B31700"/>
    <w:rsid w:val="00B3231C"/>
    <w:rsid w:val="00B332EA"/>
    <w:rsid w:val="00B339E6"/>
    <w:rsid w:val="00B33B53"/>
    <w:rsid w:val="00B3435B"/>
    <w:rsid w:val="00B364F9"/>
    <w:rsid w:val="00B37ED4"/>
    <w:rsid w:val="00B37F29"/>
    <w:rsid w:val="00B37F2F"/>
    <w:rsid w:val="00B4178F"/>
    <w:rsid w:val="00B42B4C"/>
    <w:rsid w:val="00B43DAD"/>
    <w:rsid w:val="00B44D75"/>
    <w:rsid w:val="00B469C1"/>
    <w:rsid w:val="00B46B13"/>
    <w:rsid w:val="00B52A65"/>
    <w:rsid w:val="00B537A5"/>
    <w:rsid w:val="00B53D9A"/>
    <w:rsid w:val="00B540A2"/>
    <w:rsid w:val="00B542E8"/>
    <w:rsid w:val="00B54870"/>
    <w:rsid w:val="00B54DA9"/>
    <w:rsid w:val="00B6192D"/>
    <w:rsid w:val="00B6227F"/>
    <w:rsid w:val="00B6697E"/>
    <w:rsid w:val="00B66B09"/>
    <w:rsid w:val="00B67B81"/>
    <w:rsid w:val="00B70487"/>
    <w:rsid w:val="00B711B4"/>
    <w:rsid w:val="00B72EED"/>
    <w:rsid w:val="00B736B6"/>
    <w:rsid w:val="00B75201"/>
    <w:rsid w:val="00B75CDE"/>
    <w:rsid w:val="00B7687C"/>
    <w:rsid w:val="00B776A3"/>
    <w:rsid w:val="00B77BD5"/>
    <w:rsid w:val="00B81D7F"/>
    <w:rsid w:val="00B83639"/>
    <w:rsid w:val="00B8363D"/>
    <w:rsid w:val="00B8427D"/>
    <w:rsid w:val="00B9013E"/>
    <w:rsid w:val="00B91080"/>
    <w:rsid w:val="00B93E14"/>
    <w:rsid w:val="00B95216"/>
    <w:rsid w:val="00B95E88"/>
    <w:rsid w:val="00B962A5"/>
    <w:rsid w:val="00B9631E"/>
    <w:rsid w:val="00B97201"/>
    <w:rsid w:val="00BA22D5"/>
    <w:rsid w:val="00BA3618"/>
    <w:rsid w:val="00BA36CE"/>
    <w:rsid w:val="00BA6512"/>
    <w:rsid w:val="00BA6599"/>
    <w:rsid w:val="00BA7F9C"/>
    <w:rsid w:val="00BB00E1"/>
    <w:rsid w:val="00BB0BFB"/>
    <w:rsid w:val="00BB4CB2"/>
    <w:rsid w:val="00BB52D9"/>
    <w:rsid w:val="00BB5BA1"/>
    <w:rsid w:val="00BB6FE7"/>
    <w:rsid w:val="00BC1F9B"/>
    <w:rsid w:val="00BC2EBE"/>
    <w:rsid w:val="00BC3D16"/>
    <w:rsid w:val="00BC3F06"/>
    <w:rsid w:val="00BC746D"/>
    <w:rsid w:val="00BD0191"/>
    <w:rsid w:val="00BD07BB"/>
    <w:rsid w:val="00BD151A"/>
    <w:rsid w:val="00BD15AB"/>
    <w:rsid w:val="00BD171E"/>
    <w:rsid w:val="00BD292D"/>
    <w:rsid w:val="00BD3F83"/>
    <w:rsid w:val="00BD4782"/>
    <w:rsid w:val="00BD4E19"/>
    <w:rsid w:val="00BD6936"/>
    <w:rsid w:val="00BD699F"/>
    <w:rsid w:val="00BD72BD"/>
    <w:rsid w:val="00BD782D"/>
    <w:rsid w:val="00BE0915"/>
    <w:rsid w:val="00BE2FC9"/>
    <w:rsid w:val="00BE327D"/>
    <w:rsid w:val="00BE32EE"/>
    <w:rsid w:val="00BE4C35"/>
    <w:rsid w:val="00BE5AE1"/>
    <w:rsid w:val="00BE7AB2"/>
    <w:rsid w:val="00BF2A32"/>
    <w:rsid w:val="00BF2B9A"/>
    <w:rsid w:val="00BF323F"/>
    <w:rsid w:val="00BF352D"/>
    <w:rsid w:val="00BF63BE"/>
    <w:rsid w:val="00BF7A97"/>
    <w:rsid w:val="00C00ED6"/>
    <w:rsid w:val="00C01327"/>
    <w:rsid w:val="00C03812"/>
    <w:rsid w:val="00C049DA"/>
    <w:rsid w:val="00C04B5C"/>
    <w:rsid w:val="00C10538"/>
    <w:rsid w:val="00C10665"/>
    <w:rsid w:val="00C10EA3"/>
    <w:rsid w:val="00C11F01"/>
    <w:rsid w:val="00C122BE"/>
    <w:rsid w:val="00C140A1"/>
    <w:rsid w:val="00C143A2"/>
    <w:rsid w:val="00C16329"/>
    <w:rsid w:val="00C2037B"/>
    <w:rsid w:val="00C208DD"/>
    <w:rsid w:val="00C2161E"/>
    <w:rsid w:val="00C21A28"/>
    <w:rsid w:val="00C230F1"/>
    <w:rsid w:val="00C25169"/>
    <w:rsid w:val="00C259F3"/>
    <w:rsid w:val="00C27FC9"/>
    <w:rsid w:val="00C3275A"/>
    <w:rsid w:val="00C328A7"/>
    <w:rsid w:val="00C32E55"/>
    <w:rsid w:val="00C338BA"/>
    <w:rsid w:val="00C33CA1"/>
    <w:rsid w:val="00C3416E"/>
    <w:rsid w:val="00C35FCB"/>
    <w:rsid w:val="00C36EF5"/>
    <w:rsid w:val="00C3751C"/>
    <w:rsid w:val="00C37E30"/>
    <w:rsid w:val="00C404C2"/>
    <w:rsid w:val="00C415F4"/>
    <w:rsid w:val="00C41C6E"/>
    <w:rsid w:val="00C4294C"/>
    <w:rsid w:val="00C42ADA"/>
    <w:rsid w:val="00C460F0"/>
    <w:rsid w:val="00C46A57"/>
    <w:rsid w:val="00C4701F"/>
    <w:rsid w:val="00C47127"/>
    <w:rsid w:val="00C476DB"/>
    <w:rsid w:val="00C4775C"/>
    <w:rsid w:val="00C50494"/>
    <w:rsid w:val="00C51D00"/>
    <w:rsid w:val="00C526F7"/>
    <w:rsid w:val="00C543A0"/>
    <w:rsid w:val="00C54B19"/>
    <w:rsid w:val="00C55510"/>
    <w:rsid w:val="00C5778F"/>
    <w:rsid w:val="00C57997"/>
    <w:rsid w:val="00C65258"/>
    <w:rsid w:val="00C657EE"/>
    <w:rsid w:val="00C7203E"/>
    <w:rsid w:val="00C734D8"/>
    <w:rsid w:val="00C74525"/>
    <w:rsid w:val="00C748DA"/>
    <w:rsid w:val="00C75355"/>
    <w:rsid w:val="00C75C5B"/>
    <w:rsid w:val="00C7714A"/>
    <w:rsid w:val="00C77444"/>
    <w:rsid w:val="00C8025C"/>
    <w:rsid w:val="00C8046C"/>
    <w:rsid w:val="00C811A4"/>
    <w:rsid w:val="00C82110"/>
    <w:rsid w:val="00C82644"/>
    <w:rsid w:val="00C834B4"/>
    <w:rsid w:val="00C83C78"/>
    <w:rsid w:val="00C85569"/>
    <w:rsid w:val="00C85FD9"/>
    <w:rsid w:val="00C86E24"/>
    <w:rsid w:val="00C9011F"/>
    <w:rsid w:val="00C9013A"/>
    <w:rsid w:val="00C9041F"/>
    <w:rsid w:val="00C92BA2"/>
    <w:rsid w:val="00C92C83"/>
    <w:rsid w:val="00C93772"/>
    <w:rsid w:val="00C96D81"/>
    <w:rsid w:val="00CA13D3"/>
    <w:rsid w:val="00CA16FE"/>
    <w:rsid w:val="00CA1B05"/>
    <w:rsid w:val="00CA3EF5"/>
    <w:rsid w:val="00CA54EC"/>
    <w:rsid w:val="00CA7D80"/>
    <w:rsid w:val="00CB00C7"/>
    <w:rsid w:val="00CB03FC"/>
    <w:rsid w:val="00CB0932"/>
    <w:rsid w:val="00CB0B56"/>
    <w:rsid w:val="00CB19FF"/>
    <w:rsid w:val="00CB21D7"/>
    <w:rsid w:val="00CB38FE"/>
    <w:rsid w:val="00CB540A"/>
    <w:rsid w:val="00CB5858"/>
    <w:rsid w:val="00CB5B80"/>
    <w:rsid w:val="00CB682C"/>
    <w:rsid w:val="00CB72C2"/>
    <w:rsid w:val="00CC01A9"/>
    <w:rsid w:val="00CC0F0D"/>
    <w:rsid w:val="00CC1F87"/>
    <w:rsid w:val="00CC218E"/>
    <w:rsid w:val="00CC246C"/>
    <w:rsid w:val="00CC3017"/>
    <w:rsid w:val="00CC50BD"/>
    <w:rsid w:val="00CC64B2"/>
    <w:rsid w:val="00CC6FC3"/>
    <w:rsid w:val="00CC72EF"/>
    <w:rsid w:val="00CC7F1F"/>
    <w:rsid w:val="00CD08C3"/>
    <w:rsid w:val="00CD5880"/>
    <w:rsid w:val="00CD76BD"/>
    <w:rsid w:val="00CE2C4E"/>
    <w:rsid w:val="00CE2FAD"/>
    <w:rsid w:val="00CE38AF"/>
    <w:rsid w:val="00CE4F46"/>
    <w:rsid w:val="00CE5182"/>
    <w:rsid w:val="00CE59BD"/>
    <w:rsid w:val="00CE6B0E"/>
    <w:rsid w:val="00CE78D4"/>
    <w:rsid w:val="00CF0798"/>
    <w:rsid w:val="00CF2EBD"/>
    <w:rsid w:val="00CF5747"/>
    <w:rsid w:val="00CF5F44"/>
    <w:rsid w:val="00CF6646"/>
    <w:rsid w:val="00CF7AA0"/>
    <w:rsid w:val="00D008B3"/>
    <w:rsid w:val="00D00F8F"/>
    <w:rsid w:val="00D010BB"/>
    <w:rsid w:val="00D01904"/>
    <w:rsid w:val="00D01BDC"/>
    <w:rsid w:val="00D030AB"/>
    <w:rsid w:val="00D04B7A"/>
    <w:rsid w:val="00D05519"/>
    <w:rsid w:val="00D061AC"/>
    <w:rsid w:val="00D075B1"/>
    <w:rsid w:val="00D1033E"/>
    <w:rsid w:val="00D10ECE"/>
    <w:rsid w:val="00D1232E"/>
    <w:rsid w:val="00D129B6"/>
    <w:rsid w:val="00D136BC"/>
    <w:rsid w:val="00D13A7C"/>
    <w:rsid w:val="00D14EF8"/>
    <w:rsid w:val="00D15C7A"/>
    <w:rsid w:val="00D2058F"/>
    <w:rsid w:val="00D20983"/>
    <w:rsid w:val="00D21A0E"/>
    <w:rsid w:val="00D223FB"/>
    <w:rsid w:val="00D22C19"/>
    <w:rsid w:val="00D23178"/>
    <w:rsid w:val="00D23E62"/>
    <w:rsid w:val="00D2432C"/>
    <w:rsid w:val="00D24C83"/>
    <w:rsid w:val="00D253DD"/>
    <w:rsid w:val="00D25FB6"/>
    <w:rsid w:val="00D26E3A"/>
    <w:rsid w:val="00D2765A"/>
    <w:rsid w:val="00D3002A"/>
    <w:rsid w:val="00D30124"/>
    <w:rsid w:val="00D31187"/>
    <w:rsid w:val="00D319D7"/>
    <w:rsid w:val="00D32676"/>
    <w:rsid w:val="00D37673"/>
    <w:rsid w:val="00D37889"/>
    <w:rsid w:val="00D40750"/>
    <w:rsid w:val="00D41A56"/>
    <w:rsid w:val="00D41B68"/>
    <w:rsid w:val="00D432A4"/>
    <w:rsid w:val="00D4391A"/>
    <w:rsid w:val="00D43AB5"/>
    <w:rsid w:val="00D4476E"/>
    <w:rsid w:val="00D467E6"/>
    <w:rsid w:val="00D46AC3"/>
    <w:rsid w:val="00D46E22"/>
    <w:rsid w:val="00D50481"/>
    <w:rsid w:val="00D51276"/>
    <w:rsid w:val="00D54432"/>
    <w:rsid w:val="00D55022"/>
    <w:rsid w:val="00D55E54"/>
    <w:rsid w:val="00D56393"/>
    <w:rsid w:val="00D56F3C"/>
    <w:rsid w:val="00D60FC6"/>
    <w:rsid w:val="00D624D7"/>
    <w:rsid w:val="00D63D09"/>
    <w:rsid w:val="00D64906"/>
    <w:rsid w:val="00D651A1"/>
    <w:rsid w:val="00D654E8"/>
    <w:rsid w:val="00D666CB"/>
    <w:rsid w:val="00D667EE"/>
    <w:rsid w:val="00D66B6F"/>
    <w:rsid w:val="00D66DF7"/>
    <w:rsid w:val="00D67AD9"/>
    <w:rsid w:val="00D71C7A"/>
    <w:rsid w:val="00D73129"/>
    <w:rsid w:val="00D76BF9"/>
    <w:rsid w:val="00D77532"/>
    <w:rsid w:val="00D80E45"/>
    <w:rsid w:val="00D81792"/>
    <w:rsid w:val="00D87D27"/>
    <w:rsid w:val="00D9032F"/>
    <w:rsid w:val="00D905E3"/>
    <w:rsid w:val="00D90BBC"/>
    <w:rsid w:val="00D91B0F"/>
    <w:rsid w:val="00D95146"/>
    <w:rsid w:val="00D95E08"/>
    <w:rsid w:val="00D96497"/>
    <w:rsid w:val="00D96A24"/>
    <w:rsid w:val="00D975F5"/>
    <w:rsid w:val="00D97E1E"/>
    <w:rsid w:val="00DA18A7"/>
    <w:rsid w:val="00DA6E28"/>
    <w:rsid w:val="00DB351B"/>
    <w:rsid w:val="00DB5B8B"/>
    <w:rsid w:val="00DB6533"/>
    <w:rsid w:val="00DB6B98"/>
    <w:rsid w:val="00DB6E5A"/>
    <w:rsid w:val="00DB6E6F"/>
    <w:rsid w:val="00DB6E94"/>
    <w:rsid w:val="00DC0BED"/>
    <w:rsid w:val="00DC169C"/>
    <w:rsid w:val="00DC1709"/>
    <w:rsid w:val="00DC1CAA"/>
    <w:rsid w:val="00DC216D"/>
    <w:rsid w:val="00DC3818"/>
    <w:rsid w:val="00DC3E9D"/>
    <w:rsid w:val="00DC3F6A"/>
    <w:rsid w:val="00DC504E"/>
    <w:rsid w:val="00DC5C10"/>
    <w:rsid w:val="00DC6D2D"/>
    <w:rsid w:val="00DC6EBA"/>
    <w:rsid w:val="00DD0C17"/>
    <w:rsid w:val="00DD362F"/>
    <w:rsid w:val="00DD4403"/>
    <w:rsid w:val="00DD449F"/>
    <w:rsid w:val="00DD54D9"/>
    <w:rsid w:val="00DD63C1"/>
    <w:rsid w:val="00DD7D86"/>
    <w:rsid w:val="00DD7E5B"/>
    <w:rsid w:val="00DE04CF"/>
    <w:rsid w:val="00DE0C21"/>
    <w:rsid w:val="00DE218D"/>
    <w:rsid w:val="00DE41EA"/>
    <w:rsid w:val="00DE5808"/>
    <w:rsid w:val="00DE69C4"/>
    <w:rsid w:val="00DF299A"/>
    <w:rsid w:val="00DF35A1"/>
    <w:rsid w:val="00DF4264"/>
    <w:rsid w:val="00DF54E9"/>
    <w:rsid w:val="00DF654A"/>
    <w:rsid w:val="00E0111B"/>
    <w:rsid w:val="00E02A28"/>
    <w:rsid w:val="00E03A76"/>
    <w:rsid w:val="00E07371"/>
    <w:rsid w:val="00E12060"/>
    <w:rsid w:val="00E15C6C"/>
    <w:rsid w:val="00E15CFE"/>
    <w:rsid w:val="00E17712"/>
    <w:rsid w:val="00E20419"/>
    <w:rsid w:val="00E2058A"/>
    <w:rsid w:val="00E20C44"/>
    <w:rsid w:val="00E21518"/>
    <w:rsid w:val="00E227E8"/>
    <w:rsid w:val="00E22918"/>
    <w:rsid w:val="00E23A58"/>
    <w:rsid w:val="00E2568E"/>
    <w:rsid w:val="00E27662"/>
    <w:rsid w:val="00E27A68"/>
    <w:rsid w:val="00E27D0A"/>
    <w:rsid w:val="00E306D4"/>
    <w:rsid w:val="00E307DE"/>
    <w:rsid w:val="00E30D96"/>
    <w:rsid w:val="00E31898"/>
    <w:rsid w:val="00E32148"/>
    <w:rsid w:val="00E33225"/>
    <w:rsid w:val="00E33E08"/>
    <w:rsid w:val="00E347A2"/>
    <w:rsid w:val="00E3732C"/>
    <w:rsid w:val="00E37A35"/>
    <w:rsid w:val="00E40E9C"/>
    <w:rsid w:val="00E42634"/>
    <w:rsid w:val="00E426B4"/>
    <w:rsid w:val="00E44285"/>
    <w:rsid w:val="00E45C93"/>
    <w:rsid w:val="00E47234"/>
    <w:rsid w:val="00E4755B"/>
    <w:rsid w:val="00E47EEB"/>
    <w:rsid w:val="00E53802"/>
    <w:rsid w:val="00E5571C"/>
    <w:rsid w:val="00E55778"/>
    <w:rsid w:val="00E56E78"/>
    <w:rsid w:val="00E57692"/>
    <w:rsid w:val="00E60D8B"/>
    <w:rsid w:val="00E60FED"/>
    <w:rsid w:val="00E623ED"/>
    <w:rsid w:val="00E630DB"/>
    <w:rsid w:val="00E63ABE"/>
    <w:rsid w:val="00E645A4"/>
    <w:rsid w:val="00E6486F"/>
    <w:rsid w:val="00E662C7"/>
    <w:rsid w:val="00E66BD6"/>
    <w:rsid w:val="00E674C0"/>
    <w:rsid w:val="00E6759A"/>
    <w:rsid w:val="00E675A2"/>
    <w:rsid w:val="00E70552"/>
    <w:rsid w:val="00E70D66"/>
    <w:rsid w:val="00E72FD9"/>
    <w:rsid w:val="00E7485B"/>
    <w:rsid w:val="00E75DD3"/>
    <w:rsid w:val="00E768C4"/>
    <w:rsid w:val="00E7739F"/>
    <w:rsid w:val="00E808CD"/>
    <w:rsid w:val="00E80DF6"/>
    <w:rsid w:val="00E838F1"/>
    <w:rsid w:val="00E853F6"/>
    <w:rsid w:val="00E8546F"/>
    <w:rsid w:val="00E85984"/>
    <w:rsid w:val="00E90165"/>
    <w:rsid w:val="00E90D5C"/>
    <w:rsid w:val="00E916D6"/>
    <w:rsid w:val="00E9302C"/>
    <w:rsid w:val="00E936F2"/>
    <w:rsid w:val="00E9431D"/>
    <w:rsid w:val="00E95DD3"/>
    <w:rsid w:val="00E974E7"/>
    <w:rsid w:val="00E97FEA"/>
    <w:rsid w:val="00EA0359"/>
    <w:rsid w:val="00EA1865"/>
    <w:rsid w:val="00EA25EC"/>
    <w:rsid w:val="00EA3245"/>
    <w:rsid w:val="00EA3CC8"/>
    <w:rsid w:val="00EA74DD"/>
    <w:rsid w:val="00EA74F4"/>
    <w:rsid w:val="00EB10FC"/>
    <w:rsid w:val="00EB3729"/>
    <w:rsid w:val="00EB3FD4"/>
    <w:rsid w:val="00EB4A2B"/>
    <w:rsid w:val="00EB627A"/>
    <w:rsid w:val="00EB7206"/>
    <w:rsid w:val="00EB7EF6"/>
    <w:rsid w:val="00EC0AA7"/>
    <w:rsid w:val="00EC14BC"/>
    <w:rsid w:val="00EC2907"/>
    <w:rsid w:val="00EC2B65"/>
    <w:rsid w:val="00EC2FD8"/>
    <w:rsid w:val="00EC4FCE"/>
    <w:rsid w:val="00EC5354"/>
    <w:rsid w:val="00EC71F4"/>
    <w:rsid w:val="00EC7CCF"/>
    <w:rsid w:val="00ED1879"/>
    <w:rsid w:val="00ED1F2D"/>
    <w:rsid w:val="00ED25EC"/>
    <w:rsid w:val="00ED2998"/>
    <w:rsid w:val="00ED3A53"/>
    <w:rsid w:val="00ED3B71"/>
    <w:rsid w:val="00ED3EAA"/>
    <w:rsid w:val="00ED490E"/>
    <w:rsid w:val="00ED66F8"/>
    <w:rsid w:val="00ED68C7"/>
    <w:rsid w:val="00EE009D"/>
    <w:rsid w:val="00EE4787"/>
    <w:rsid w:val="00EE54A0"/>
    <w:rsid w:val="00EE64CE"/>
    <w:rsid w:val="00EF0C9A"/>
    <w:rsid w:val="00EF0EB3"/>
    <w:rsid w:val="00EF0F9E"/>
    <w:rsid w:val="00EF19F6"/>
    <w:rsid w:val="00EF297E"/>
    <w:rsid w:val="00EF30C9"/>
    <w:rsid w:val="00EF3633"/>
    <w:rsid w:val="00EF3A47"/>
    <w:rsid w:val="00EF6427"/>
    <w:rsid w:val="00EF71C1"/>
    <w:rsid w:val="00EF74C6"/>
    <w:rsid w:val="00F00D44"/>
    <w:rsid w:val="00F02E6F"/>
    <w:rsid w:val="00F030CF"/>
    <w:rsid w:val="00F0323F"/>
    <w:rsid w:val="00F10C75"/>
    <w:rsid w:val="00F11363"/>
    <w:rsid w:val="00F120C4"/>
    <w:rsid w:val="00F1346C"/>
    <w:rsid w:val="00F13D22"/>
    <w:rsid w:val="00F14A13"/>
    <w:rsid w:val="00F14FF9"/>
    <w:rsid w:val="00F157D4"/>
    <w:rsid w:val="00F158F4"/>
    <w:rsid w:val="00F16891"/>
    <w:rsid w:val="00F17C0F"/>
    <w:rsid w:val="00F2313E"/>
    <w:rsid w:val="00F2333C"/>
    <w:rsid w:val="00F24301"/>
    <w:rsid w:val="00F248ED"/>
    <w:rsid w:val="00F27185"/>
    <w:rsid w:val="00F272B8"/>
    <w:rsid w:val="00F273B8"/>
    <w:rsid w:val="00F3013C"/>
    <w:rsid w:val="00F30C51"/>
    <w:rsid w:val="00F30E1E"/>
    <w:rsid w:val="00F31562"/>
    <w:rsid w:val="00F32EF8"/>
    <w:rsid w:val="00F33021"/>
    <w:rsid w:val="00F34840"/>
    <w:rsid w:val="00F349B4"/>
    <w:rsid w:val="00F36623"/>
    <w:rsid w:val="00F436F2"/>
    <w:rsid w:val="00F43CE0"/>
    <w:rsid w:val="00F44440"/>
    <w:rsid w:val="00F446F6"/>
    <w:rsid w:val="00F4536F"/>
    <w:rsid w:val="00F458E0"/>
    <w:rsid w:val="00F50C1C"/>
    <w:rsid w:val="00F50F49"/>
    <w:rsid w:val="00F51573"/>
    <w:rsid w:val="00F52063"/>
    <w:rsid w:val="00F52495"/>
    <w:rsid w:val="00F542D4"/>
    <w:rsid w:val="00F569D3"/>
    <w:rsid w:val="00F57331"/>
    <w:rsid w:val="00F57EE2"/>
    <w:rsid w:val="00F60820"/>
    <w:rsid w:val="00F60997"/>
    <w:rsid w:val="00F60D61"/>
    <w:rsid w:val="00F62320"/>
    <w:rsid w:val="00F63531"/>
    <w:rsid w:val="00F64630"/>
    <w:rsid w:val="00F71FB7"/>
    <w:rsid w:val="00F7245F"/>
    <w:rsid w:val="00F7315F"/>
    <w:rsid w:val="00F73397"/>
    <w:rsid w:val="00F808F1"/>
    <w:rsid w:val="00F8115E"/>
    <w:rsid w:val="00F83071"/>
    <w:rsid w:val="00F83C3C"/>
    <w:rsid w:val="00F8487F"/>
    <w:rsid w:val="00F84A63"/>
    <w:rsid w:val="00F85730"/>
    <w:rsid w:val="00F8641F"/>
    <w:rsid w:val="00F876C8"/>
    <w:rsid w:val="00F87D8B"/>
    <w:rsid w:val="00F912AE"/>
    <w:rsid w:val="00F91BF8"/>
    <w:rsid w:val="00F92218"/>
    <w:rsid w:val="00F922E9"/>
    <w:rsid w:val="00F93A07"/>
    <w:rsid w:val="00F94872"/>
    <w:rsid w:val="00F94B56"/>
    <w:rsid w:val="00F96525"/>
    <w:rsid w:val="00F96AE2"/>
    <w:rsid w:val="00F96CB3"/>
    <w:rsid w:val="00F973D1"/>
    <w:rsid w:val="00FA0089"/>
    <w:rsid w:val="00FA03AA"/>
    <w:rsid w:val="00FA0B28"/>
    <w:rsid w:val="00FA2D08"/>
    <w:rsid w:val="00FA3365"/>
    <w:rsid w:val="00FA50D3"/>
    <w:rsid w:val="00FA6CDD"/>
    <w:rsid w:val="00FA7EC9"/>
    <w:rsid w:val="00FB09F5"/>
    <w:rsid w:val="00FB1706"/>
    <w:rsid w:val="00FB1827"/>
    <w:rsid w:val="00FB1FB9"/>
    <w:rsid w:val="00FB28C7"/>
    <w:rsid w:val="00FB4479"/>
    <w:rsid w:val="00FB4E1E"/>
    <w:rsid w:val="00FB4F19"/>
    <w:rsid w:val="00FB552E"/>
    <w:rsid w:val="00FB5A62"/>
    <w:rsid w:val="00FB6A59"/>
    <w:rsid w:val="00FB74BC"/>
    <w:rsid w:val="00FC0554"/>
    <w:rsid w:val="00FC080E"/>
    <w:rsid w:val="00FC306A"/>
    <w:rsid w:val="00FC4852"/>
    <w:rsid w:val="00FC506E"/>
    <w:rsid w:val="00FC697D"/>
    <w:rsid w:val="00FC7015"/>
    <w:rsid w:val="00FC7D55"/>
    <w:rsid w:val="00FD0BA6"/>
    <w:rsid w:val="00FD11AD"/>
    <w:rsid w:val="00FD7449"/>
    <w:rsid w:val="00FD757D"/>
    <w:rsid w:val="00FE0A91"/>
    <w:rsid w:val="00FE0D0E"/>
    <w:rsid w:val="00FE185A"/>
    <w:rsid w:val="00FE310E"/>
    <w:rsid w:val="00FE35B2"/>
    <w:rsid w:val="00FE73FA"/>
    <w:rsid w:val="00FE796E"/>
    <w:rsid w:val="00FE7DC4"/>
    <w:rsid w:val="00FE7F8D"/>
    <w:rsid w:val="00FF25F7"/>
    <w:rsid w:val="00FF2C16"/>
    <w:rsid w:val="00FF3469"/>
    <w:rsid w:val="00FF394E"/>
    <w:rsid w:val="00FF3BB5"/>
    <w:rsid w:val="00FF3BCE"/>
    <w:rsid w:val="00FF451E"/>
    <w:rsid w:val="00FF4D8E"/>
    <w:rsid w:val="00FF4D8F"/>
    <w:rsid w:val="00FF5368"/>
    <w:rsid w:val="00FF5CDC"/>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 w:type="paragraph" w:styleId="Revision">
    <w:name w:val="Revision"/>
    <w:hidden/>
    <w:uiPriority w:val="99"/>
    <w:semiHidden/>
    <w:rsid w:val="005F68B7"/>
    <w:pPr>
      <w:spacing w:after="0" w:line="240" w:lineRule="auto"/>
    </w:pPr>
  </w:style>
  <w:style w:type="character" w:styleId="LineNumber">
    <w:name w:val="line number"/>
    <w:basedOn w:val="DefaultParagraphFont"/>
    <w:uiPriority w:val="99"/>
    <w:semiHidden/>
    <w:unhideWhenUsed/>
    <w:rsid w:val="007B4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3284</Words>
  <Characters>132722</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2</cp:revision>
  <dcterms:created xsi:type="dcterms:W3CDTF">2020-07-30T22:06:00Z</dcterms:created>
  <dcterms:modified xsi:type="dcterms:W3CDTF">2020-07-3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